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D73887" w:rsidRDefault="00445188" w:rsidP="00566777">
      <w:pPr>
        <w:jc w:val="center"/>
        <w:rPr>
          <w:rFonts w:ascii="Times New Roman" w:hAnsi="Times New Roman" w:cs="Times New Roman"/>
          <w:sz w:val="24"/>
          <w:szCs w:val="24"/>
        </w:rPr>
      </w:pPr>
      <w:r w:rsidRPr="00D73887">
        <w:rPr>
          <w:rFonts w:ascii="Times New Roman" w:hAnsi="Times New Roman" w:cs="Times New Roman"/>
          <w:sz w:val="24"/>
          <w:szCs w:val="24"/>
        </w:rPr>
        <w:br w:type="page"/>
      </w:r>
      <w:r w:rsidR="007C17E2" w:rsidRPr="00D73887">
        <w:rPr>
          <w:rFonts w:ascii="Times New Roman" w:hAnsi="Times New Roman" w:cs="Times New Roman"/>
          <w:b/>
          <w:sz w:val="24"/>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 xml:space="preserve">After ten years of the upsurge of violence, Mexico </w:t>
      </w:r>
      <w:r w:rsidR="002C0C2B" w:rsidRPr="00520971">
        <w:rPr>
          <w:rFonts w:ascii="Times New Roman" w:hAnsi="Times New Roman" w:cs="Times New Roman"/>
          <w:sz w:val="24"/>
          <w:szCs w:val="24"/>
        </w:rPr>
        <w:t xml:space="preserve">has not been able to reduce the levels homicide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77777777"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 variation, avoidable mortality, causes of death, public health.</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0AAED873"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9B5821">
        <w:rPr>
          <w:rFonts w:ascii="Times New Roman" w:eastAsiaTheme="minorEastAsia" w:hAnsi="Times New Roman" w:cs="Times New Roman"/>
          <w:sz w:val="24"/>
          <w:szCs w:val="24"/>
        </w:rPr>
        <w:t>2</w:t>
      </w:r>
      <w:r w:rsidR="00886142">
        <w:rPr>
          <w:rFonts w:ascii="Times New Roman" w:eastAsiaTheme="minorEastAsia" w:hAnsi="Times New Roman" w:cs="Times New Roman"/>
          <w:sz w:val="24"/>
          <w:szCs w:val="24"/>
        </w:rPr>
        <w:t>14</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5CD1B295"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 xml:space="preserve">his region </w:t>
      </w:r>
      <w:del w:id="0" w:author="José Manuel Aburto" w:date="2018-08-14T13:27:00Z">
        <w:r w:rsidR="007539AB" w:rsidRPr="00D73887" w:rsidDel="00BA348C">
          <w:rPr>
            <w:rFonts w:ascii="Times New Roman" w:hAnsi="Times New Roman" w:cs="Times New Roman"/>
            <w:sz w:val="24"/>
            <w:szCs w:val="24"/>
          </w:rPr>
          <w:delText xml:space="preserve">currently </w:delText>
        </w:r>
      </w:del>
      <w:r w:rsidR="00596B06" w:rsidRPr="00D73887">
        <w:rPr>
          <w:rFonts w:ascii="Times New Roman" w:hAnsi="Times New Roman" w:cs="Times New Roman"/>
          <w:sz w:val="24"/>
          <w:szCs w:val="24"/>
        </w:rPr>
        <w:t>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del w:id="1" w:author="José Manuel Aburto" w:date="2018-08-14T13:20:00Z">
        <w:r w:rsidR="000C4693" w:rsidRPr="00D73887" w:rsidDel="00BA348C">
          <w:rPr>
            <w:rFonts w:ascii="Times New Roman" w:hAnsi="Times New Roman" w:cs="Times New Roman"/>
            <w:sz w:val="24"/>
            <w:szCs w:val="24"/>
          </w:rPr>
          <w:delText>, including Mexico</w:delText>
        </w:r>
        <w:r w:rsidR="00BD19E7" w:rsidRPr="00D73887" w:rsidDel="00BA348C">
          <w:rPr>
            <w:rFonts w:ascii="Times New Roman" w:hAnsi="Times New Roman" w:cs="Times New Roman"/>
            <w:sz w:val="24"/>
            <w:szCs w:val="24"/>
          </w:rPr>
          <w:delText xml:space="preserve">, </w:delText>
        </w:r>
      </w:del>
      <w:ins w:id="2" w:author="José Manuel Aburto" w:date="2018-08-14T13:20:00Z">
        <w:r w:rsidR="00BA348C">
          <w:rPr>
            <w:rFonts w:ascii="Times New Roman" w:hAnsi="Times New Roman" w:cs="Times New Roman"/>
            <w:sz w:val="24"/>
            <w:szCs w:val="24"/>
          </w:rPr>
          <w:t xml:space="preserve"> </w:t>
        </w:r>
      </w:ins>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ins w:id="3" w:author="José Manuel Aburto" w:date="2018-08-14T13:21:00Z">
        <w:r w:rsidR="00BA348C">
          <w:rPr>
            <w:rFonts w:ascii="Times New Roman" w:hAnsi="Times New Roman" w:cs="Times New Roman"/>
            <w:sz w:val="24"/>
            <w:szCs w:val="24"/>
          </w:rPr>
          <w:t>recently.</w:t>
        </w:r>
      </w:ins>
      <w:del w:id="4" w:author="José Manuel Aburto" w:date="2018-08-14T13:21:00Z">
        <w:r w:rsidR="007539AB" w:rsidRPr="00D73887" w:rsidDel="00BA348C">
          <w:rPr>
            <w:rFonts w:ascii="Times New Roman" w:hAnsi="Times New Roman" w:cs="Times New Roman"/>
            <w:sz w:val="24"/>
            <w:szCs w:val="24"/>
          </w:rPr>
          <w:delText>since</w:delText>
        </w:r>
        <w:r w:rsidR="00BD19E7" w:rsidRPr="00D73887" w:rsidDel="00BA348C">
          <w:rPr>
            <w:rFonts w:ascii="Times New Roman" w:hAnsi="Times New Roman" w:cs="Times New Roman"/>
            <w:sz w:val="24"/>
            <w:szCs w:val="24"/>
          </w:rPr>
          <w:delText xml:space="preserve"> the first </w:delText>
        </w:r>
        <w:r w:rsidR="000A379B" w:rsidRPr="00D73887" w:rsidDel="00BA348C">
          <w:rPr>
            <w:rFonts w:ascii="Times New Roman" w:hAnsi="Times New Roman" w:cs="Times New Roman"/>
            <w:sz w:val="24"/>
            <w:szCs w:val="24"/>
          </w:rPr>
          <w:delText>years</w:delText>
        </w:r>
        <w:r w:rsidR="00BD19E7" w:rsidRPr="00D73887" w:rsidDel="00BA348C">
          <w:rPr>
            <w:rFonts w:ascii="Times New Roman" w:hAnsi="Times New Roman" w:cs="Times New Roman"/>
            <w:sz w:val="24"/>
            <w:szCs w:val="24"/>
          </w:rPr>
          <w:delText xml:space="preserve"> of the 21</w:delText>
        </w:r>
        <w:r w:rsidR="00BD19E7" w:rsidRPr="00D73887" w:rsidDel="00BA348C">
          <w:rPr>
            <w:rFonts w:ascii="Times New Roman" w:hAnsi="Times New Roman" w:cs="Times New Roman"/>
            <w:sz w:val="24"/>
            <w:szCs w:val="24"/>
            <w:vertAlign w:val="superscript"/>
          </w:rPr>
          <w:delText>st</w:delText>
        </w:r>
        <w:r w:rsidR="00BD19E7" w:rsidRPr="00D73887" w:rsidDel="00BA348C">
          <w:rPr>
            <w:rFonts w:ascii="Times New Roman" w:hAnsi="Times New Roman" w:cs="Times New Roman"/>
            <w:sz w:val="24"/>
            <w:szCs w:val="24"/>
          </w:rPr>
          <w:delText xml:space="preserve"> century</w:delText>
        </w:r>
      </w:del>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ins w:id="5" w:author="José Manuel Aburto" w:date="2018-08-14T13:21:00Z">
        <w:r w:rsidR="00BA348C">
          <w:rPr>
            <w:rFonts w:ascii="Times New Roman" w:hAnsi="Times New Roman" w:cs="Times New Roman"/>
            <w:sz w:val="24"/>
            <w:szCs w:val="24"/>
          </w:rPr>
          <w:t xml:space="preserve">In Mexico, homicides rates </w:t>
        </w:r>
      </w:ins>
      <w:ins w:id="6" w:author="Hiram Beltran-Sanchez" w:date="2018-08-26T13:32:00Z">
        <w:r w:rsidR="00590982">
          <w:rPr>
            <w:rFonts w:ascii="Times New Roman" w:hAnsi="Times New Roman" w:cs="Times New Roman"/>
            <w:sz w:val="24"/>
            <w:szCs w:val="24"/>
          </w:rPr>
          <w:t xml:space="preserve">had been declining from 1995 to 2006, but starting in 2007 there was a major increased </w:t>
        </w:r>
      </w:ins>
      <w:ins w:id="7" w:author="Hiram Beltran-Sanchez" w:date="2018-08-26T13:34:00Z">
        <w:r w:rsidR="00590982">
          <w:rPr>
            <w:rFonts w:ascii="Times New Roman" w:hAnsi="Times New Roman" w:cs="Times New Roman"/>
            <w:sz w:val="24"/>
            <w:szCs w:val="24"/>
          </w:rPr>
          <w:t>in that h</w:t>
        </w:r>
      </w:ins>
      <w:ins w:id="8" w:author="Hiram Beltran-Sanchez" w:date="2018-08-26T13:33:00Z">
        <w:r w:rsidR="00590982">
          <w:rPr>
            <w:rFonts w:ascii="Times New Roman" w:hAnsi="Times New Roman" w:cs="Times New Roman"/>
            <w:sz w:val="24"/>
            <w:szCs w:val="24"/>
          </w:rPr>
          <w:t xml:space="preserve">omicides </w:t>
        </w:r>
      </w:ins>
      <w:ins w:id="9" w:author="José Manuel Aburto" w:date="2018-08-14T13:21:00Z">
        <w:r w:rsidR="00BA348C">
          <w:rPr>
            <w:rFonts w:ascii="Times New Roman" w:hAnsi="Times New Roman" w:cs="Times New Roman"/>
            <w:sz w:val="24"/>
            <w:szCs w:val="24"/>
          </w:rPr>
          <w:t>doubled between 2007 and 2012</w:t>
        </w:r>
      </w:ins>
      <w:ins w:id="10" w:author="Hiram Beltran-Sanchez" w:date="2018-08-26T13:35:00Z">
        <w:r w:rsidR="00590982">
          <w:rPr>
            <w:rFonts w:ascii="Times New Roman" w:hAnsi="Times New Roman" w:cs="Times New Roman"/>
            <w:sz w:val="24"/>
            <w:szCs w:val="24"/>
          </w:rPr>
          <w:t xml:space="preserve"> (</w:t>
        </w:r>
        <w:commentRangeStart w:id="11"/>
        <w:r w:rsidR="00590982">
          <w:rPr>
            <w:rFonts w:ascii="Times New Roman" w:hAnsi="Times New Roman" w:cs="Times New Roman"/>
            <w:sz w:val="24"/>
            <w:szCs w:val="24"/>
          </w:rPr>
          <w:t>Figure</w:t>
        </w:r>
        <w:commentRangeEnd w:id="11"/>
        <w:r w:rsidR="00590982">
          <w:rPr>
            <w:rStyle w:val="CommentReference"/>
          </w:rPr>
          <w:commentReference w:id="11"/>
        </w:r>
        <w:r w:rsidR="00590982">
          <w:rPr>
            <w:rFonts w:ascii="Times New Roman" w:hAnsi="Times New Roman" w:cs="Times New Roman"/>
            <w:sz w:val="24"/>
            <w:szCs w:val="24"/>
          </w:rPr>
          <w:t xml:space="preserve"> )</w:t>
        </w:r>
      </w:ins>
      <w:ins w:id="12" w:author="Hiram Beltran-Sanchez" w:date="2018-08-26T13:34:00Z">
        <w:r w:rsidR="00590982">
          <w:rPr>
            <w:rFonts w:ascii="Times New Roman" w:hAnsi="Times New Roman" w:cs="Times New Roman"/>
            <w:sz w:val="24"/>
            <w:szCs w:val="24"/>
          </w:rPr>
          <w:t>. Th</w:t>
        </w:r>
      </w:ins>
      <w:ins w:id="13" w:author="Hiram Beltran-Sanchez" w:date="2018-08-26T13:36:00Z">
        <w:r w:rsidR="00590982">
          <w:rPr>
            <w:rFonts w:ascii="Times New Roman" w:hAnsi="Times New Roman" w:cs="Times New Roman"/>
            <w:sz w:val="24"/>
            <w:szCs w:val="24"/>
          </w:rPr>
          <w:t>e</w:t>
        </w:r>
      </w:ins>
      <w:ins w:id="14" w:author="Hiram Beltran-Sanchez" w:date="2018-08-26T13:34:00Z">
        <w:r w:rsidR="00590982">
          <w:rPr>
            <w:rFonts w:ascii="Times New Roman" w:hAnsi="Times New Roman" w:cs="Times New Roman"/>
            <w:sz w:val="24"/>
            <w:szCs w:val="24"/>
          </w:rPr>
          <w:t xml:space="preserve"> increase has been associated with drug cartel operations</w:t>
        </w:r>
      </w:ins>
      <w:ins w:id="15" w:author="Hiram Beltran-Sanchez" w:date="2018-08-26T13:35:00Z">
        <w:r w:rsidR="00590982">
          <w:rPr>
            <w:rFonts w:ascii="Times New Roman" w:hAnsi="Times New Roman" w:cs="Times New Roman"/>
            <w:sz w:val="24"/>
            <w:szCs w:val="24"/>
          </w:rPr>
          <w:t xml:space="preserve">: </w:t>
        </w:r>
      </w:ins>
      <w:ins w:id="16" w:author="José Manuel Aburto" w:date="2018-08-14T13:22:00Z">
        <w:del w:id="17" w:author="Hiram Beltran-Sanchez" w:date="2018-08-26T13:34:00Z">
          <w:r w:rsidR="00BA348C" w:rsidDel="00590982">
            <w:rPr>
              <w:rFonts w:ascii="Times New Roman" w:hAnsi="Times New Roman" w:cs="Times New Roman"/>
              <w:sz w:val="24"/>
              <w:szCs w:val="24"/>
            </w:rPr>
            <w:delText xml:space="preserve"> due to the</w:delText>
          </w:r>
        </w:del>
        <w:del w:id="18" w:author="Hiram Beltran-Sanchez" w:date="2018-08-26T13:35:00Z">
          <w:r w:rsidR="00BA348C" w:rsidDel="00590982">
            <w:rPr>
              <w:rFonts w:ascii="Times New Roman" w:hAnsi="Times New Roman" w:cs="Times New Roman"/>
              <w:sz w:val="24"/>
              <w:szCs w:val="24"/>
            </w:rPr>
            <w:delText xml:space="preserve"> interaction between</w:delText>
          </w:r>
        </w:del>
        <w:r w:rsidR="00BA348C">
          <w:rPr>
            <w:rFonts w:ascii="Times New Roman" w:hAnsi="Times New Roman" w:cs="Times New Roman"/>
            <w:sz w:val="24"/>
            <w:szCs w:val="24"/>
          </w:rPr>
          <w:t xml:space="preserve"> </w:t>
        </w:r>
      </w:ins>
      <w:ins w:id="19" w:author="Hiram Beltran-Sanchez" w:date="2018-08-26T13:36:00Z">
        <w:r w:rsidR="00590982">
          <w:rPr>
            <w:rFonts w:ascii="Times New Roman" w:hAnsi="Times New Roman" w:cs="Times New Roman"/>
            <w:sz w:val="24"/>
            <w:szCs w:val="24"/>
          </w:rPr>
          <w:t xml:space="preserve">more </w:t>
        </w:r>
      </w:ins>
      <w:ins w:id="20" w:author="José Manuel Aburto" w:date="2018-08-14T13:22:00Z">
        <w:r w:rsidR="00BA348C">
          <w:rPr>
            <w:rFonts w:ascii="Times New Roman" w:hAnsi="Times New Roman" w:cs="Times New Roman"/>
            <w:sz w:val="24"/>
            <w:szCs w:val="24"/>
          </w:rPr>
          <w:t xml:space="preserve">enforcement operations trying to mitigate drug cartels </w:t>
        </w:r>
      </w:ins>
      <w:ins w:id="21" w:author="José Manuel Aburto" w:date="2018-08-14T13:31:00Z">
        <w:r w:rsidR="00BA348C">
          <w:rPr>
            <w:rFonts w:ascii="Times New Roman" w:hAnsi="Times New Roman" w:cs="Times New Roman"/>
            <w:sz w:val="24"/>
            <w:szCs w:val="24"/>
          </w:rPr>
          <w:t>activities</w:t>
        </w:r>
      </w:ins>
      <w:ins w:id="22" w:author="José Manuel Aburto" w:date="2018-08-14T13:22:00Z">
        <w:r w:rsidR="00BA348C">
          <w:rPr>
            <w:rFonts w:ascii="Times New Roman" w:hAnsi="Times New Roman" w:cs="Times New Roman"/>
            <w:sz w:val="24"/>
            <w:szCs w:val="24"/>
          </w:rPr>
          <w:t xml:space="preserve">, </w:t>
        </w:r>
      </w:ins>
      <w:ins w:id="23" w:author="José Manuel Aburto" w:date="2018-08-14T13:25:00Z">
        <w:r w:rsidR="00BA348C">
          <w:rPr>
            <w:rFonts w:ascii="Times New Roman" w:hAnsi="Times New Roman" w:cs="Times New Roman"/>
            <w:sz w:val="24"/>
            <w:szCs w:val="24"/>
          </w:rPr>
          <w:t xml:space="preserve">increased territory </w:t>
        </w:r>
      </w:ins>
      <w:ins w:id="24" w:author="José Manuel Aburto" w:date="2018-08-14T13:22:00Z">
        <w:r w:rsidR="00BA348C">
          <w:rPr>
            <w:rFonts w:ascii="Times New Roman" w:hAnsi="Times New Roman" w:cs="Times New Roman"/>
            <w:sz w:val="24"/>
            <w:szCs w:val="24"/>
          </w:rPr>
          <w:t xml:space="preserve">competition, and </w:t>
        </w:r>
      </w:ins>
      <w:ins w:id="25" w:author="José Manuel Aburto" w:date="2018-08-14T13:25:00Z">
        <w:r w:rsidR="00BA348C">
          <w:rPr>
            <w:rFonts w:ascii="Times New Roman" w:hAnsi="Times New Roman" w:cs="Times New Roman"/>
            <w:sz w:val="24"/>
            <w:szCs w:val="24"/>
          </w:rPr>
          <w:t>higher</w:t>
        </w:r>
      </w:ins>
      <w:ins w:id="26" w:author="José Manuel Aburto" w:date="2018-08-14T13:22:00Z">
        <w:r w:rsidR="00BA348C">
          <w:rPr>
            <w:rFonts w:ascii="Times New Roman" w:hAnsi="Times New Roman" w:cs="Times New Roman"/>
            <w:sz w:val="24"/>
            <w:szCs w:val="24"/>
          </w:rPr>
          <w:t xml:space="preserve"> profitability</w:t>
        </w:r>
      </w:ins>
      <w:ins w:id="27" w:author="José Manuel Aburto" w:date="2018-08-14T13:25:00Z">
        <w:r w:rsidR="00BA348C">
          <w:rPr>
            <w:rFonts w:ascii="Times New Roman" w:hAnsi="Times New Roman" w:cs="Times New Roman"/>
            <w:sz w:val="24"/>
            <w:szCs w:val="24"/>
          </w:rPr>
          <w:t xml:space="preserve"> in the </w:t>
        </w:r>
      </w:ins>
      <w:ins w:id="28" w:author="Hiram Beltran-Sanchez" w:date="2018-08-26T13:36:00Z">
        <w:r w:rsidR="00590982">
          <w:rPr>
            <w:rFonts w:ascii="Times New Roman" w:hAnsi="Times New Roman" w:cs="Times New Roman"/>
            <w:sz w:val="24"/>
            <w:szCs w:val="24"/>
          </w:rPr>
          <w:t>drug-</w:t>
        </w:r>
      </w:ins>
      <w:ins w:id="29" w:author="José Manuel Aburto" w:date="2018-08-14T13:25:00Z">
        <w:r w:rsidR="00BA348C">
          <w:rPr>
            <w:rFonts w:ascii="Times New Roman" w:hAnsi="Times New Roman" w:cs="Times New Roman"/>
            <w:sz w:val="24"/>
            <w:szCs w:val="24"/>
          </w:rPr>
          <w:t>trade flow with United States</w:t>
        </w:r>
      </w:ins>
      <w:ins w:id="30" w:author="José Manuel Aburto" w:date="2018-08-14T13:28:00Z">
        <w:r w:rsidR="00BA348C">
          <w:rPr>
            <w:rFonts w:ascii="Times New Roman" w:hAnsi="Times New Roman" w:cs="Times New Roman"/>
            <w:sz w:val="24"/>
            <w:szCs w:val="24"/>
          </w:rPr>
          <w:t>.</w:t>
        </w:r>
      </w:ins>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ins w:id="31" w:author="José Manuel Aburto" w:date="2018-08-14T13:22:00Z">
        <w:r w:rsidR="00BA348C">
          <w:rPr>
            <w:rFonts w:ascii="Times New Roman" w:hAnsi="Times New Roman" w:cs="Times New Roman"/>
            <w:sz w:val="24"/>
            <w:szCs w:val="24"/>
          </w:rPr>
          <w:t xml:space="preserve"> </w:t>
        </w:r>
      </w:ins>
      <w:ins w:id="32" w:author="José Manuel Aburto" w:date="2018-08-14T13:21:00Z">
        <w:r w:rsidR="00BA348C">
          <w:rPr>
            <w:rFonts w:ascii="Times New Roman" w:hAnsi="Times New Roman" w:cs="Times New Roman"/>
            <w:sz w:val="24"/>
            <w:szCs w:val="24"/>
          </w:rPr>
          <w:t xml:space="preserve"> </w:t>
        </w:r>
      </w:ins>
      <w:ins w:id="33" w:author="José Manuel Aburto" w:date="2018-08-14T13:29:00Z">
        <w:r w:rsidR="00BA348C">
          <w:rPr>
            <w:rFonts w:ascii="Times New Roman" w:hAnsi="Times New Roman"/>
            <w:sz w:val="24"/>
            <w:szCs w:val="24"/>
          </w:rPr>
          <w:t>This led to a cycle of violence</w:t>
        </w:r>
      </w:ins>
      <w:ins w:id="34" w:author="José Manuel Aburto" w:date="2018-08-14T13:34:00Z">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ins>
      <w:ins w:id="35" w:author="José Manuel Aburto" w:date="2018-08-14T13:35:00Z">
        <w:r w:rsidR="00F72C4A">
          <w:rPr>
            <w:rFonts w:ascii="Times New Roman" w:hAnsi="Times New Roman"/>
            <w:sz w:val="24"/>
            <w:szCs w:val="24"/>
          </w:rPr>
          <w:t>-</w:t>
        </w:r>
      </w:ins>
      <w:ins w:id="36" w:author="José Manuel Aburto" w:date="2018-08-14T13:29:00Z">
        <w:r w:rsidR="00BA348C">
          <w:rPr>
            <w:rFonts w:ascii="Times New Roman" w:hAnsi="Times New Roman"/>
            <w:sz w:val="24"/>
            <w:szCs w:val="24"/>
          </w:rPr>
          <w:t xml:space="preserve"> and the spillover onto civilians</w:t>
        </w:r>
      </w:ins>
      <w:ins w:id="37" w:author="José Manuel Aburto" w:date="2018-08-14T13:32:00Z">
        <w:r w:rsidR="00BB16A7">
          <w:rPr>
            <w:rFonts w:ascii="Times New Roman" w:hAnsi="Times New Roman"/>
            <w:sz w:val="24"/>
            <w:szCs w:val="24"/>
          </w:rPr>
          <w:t xml:space="preserve"> which</w:t>
        </w:r>
      </w:ins>
      <w:ins w:id="38" w:author="José Manuel Aburto" w:date="2018-08-14T13:29:00Z">
        <w:r w:rsidR="00BA348C">
          <w:rPr>
            <w:rFonts w:ascii="Times New Roman" w:hAnsi="Times New Roman"/>
            <w:sz w:val="24"/>
            <w:szCs w:val="24"/>
          </w:rPr>
          <w:t>,</w:t>
        </w:r>
      </w:ins>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del w:id="39" w:author="José Manuel Aburto" w:date="2018-08-14T13:29:00Z">
        <w:r w:rsidR="0000744F" w:rsidRPr="00D73887" w:rsidDel="00BA348C">
          <w:rPr>
            <w:rFonts w:ascii="Times New Roman" w:hAnsi="Times New Roman" w:cs="Times New Roman"/>
            <w:sz w:val="24"/>
            <w:szCs w:val="24"/>
          </w:rPr>
          <w:delText>As a result</w:delText>
        </w:r>
        <w:r w:rsidR="000C4693" w:rsidRPr="00D73887" w:rsidDel="00BA348C">
          <w:rPr>
            <w:rFonts w:ascii="Times New Roman" w:hAnsi="Times New Roman" w:cs="Times New Roman"/>
            <w:sz w:val="24"/>
            <w:szCs w:val="24"/>
          </w:rPr>
          <w:delText xml:space="preserve"> of this increase</w:delText>
        </w:r>
      </w:del>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ins w:id="40" w:author="José Manuel Aburto" w:date="2018-08-14T13:33:00Z">
        <w:r w:rsidR="00BB16A7">
          <w:rPr>
            <w:rFonts w:ascii="Times New Roman" w:hAnsi="Times New Roman" w:cs="Times New Roman"/>
            <w:sz w:val="24"/>
            <w:szCs w:val="24"/>
          </w:rPr>
          <w:t>stagnated</w:t>
        </w:r>
      </w:ins>
      <w:ins w:id="41" w:author="José Manuel Aburto" w:date="2018-08-14T13:31:00Z">
        <w:r w:rsidR="00BB16A7">
          <w:rPr>
            <w:rFonts w:ascii="Times New Roman" w:hAnsi="Times New Roman" w:cs="Times New Roman"/>
            <w:sz w:val="24"/>
            <w:szCs w:val="24"/>
          </w:rPr>
          <w:t xml:space="preserve"> </w:t>
        </w:r>
      </w:ins>
      <w:r w:rsidR="009E72AC" w:rsidRPr="00D73887">
        <w:rPr>
          <w:rFonts w:ascii="Times New Roman" w:hAnsi="Times New Roman" w:cs="Times New Roman"/>
          <w:sz w:val="24"/>
          <w:szCs w:val="24"/>
        </w:rPr>
        <w:t xml:space="preserve">male </w:t>
      </w:r>
      <w:r w:rsidR="0000744F" w:rsidRPr="00D73887">
        <w:rPr>
          <w:rFonts w:ascii="Times New Roman" w:hAnsi="Times New Roman" w:cs="Times New Roman"/>
          <w:sz w:val="24"/>
          <w:szCs w:val="24"/>
        </w:rPr>
        <w:t xml:space="preserve">life expectancy </w:t>
      </w:r>
      <w:del w:id="42" w:author="José Manuel Aburto" w:date="2018-08-14T13:33:00Z">
        <w:r w:rsidR="009E72AC" w:rsidRPr="00D73887" w:rsidDel="00BB16A7">
          <w:rPr>
            <w:rFonts w:ascii="Times New Roman" w:hAnsi="Times New Roman" w:cs="Times New Roman"/>
            <w:sz w:val="24"/>
            <w:szCs w:val="24"/>
          </w:rPr>
          <w:delText>in Mexico stagnated</w:delText>
        </w:r>
      </w:del>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ins w:id="43" w:author="José Manuel Aburto" w:date="2018-08-14T13:36:00Z">
        <w:r w:rsidR="00F72C4A">
          <w:rPr>
            <w:rFonts w:ascii="Times New Roman" w:hAnsi="Times New Roman" w:cs="Times New Roman"/>
            <w:sz w:val="24"/>
            <w:szCs w:val="24"/>
          </w:rPr>
          <w:t xml:space="preserve"> medically amenable</w:t>
        </w:r>
      </w:ins>
      <w:r w:rsidR="009438D2" w:rsidRPr="00D73887">
        <w:rPr>
          <w:rFonts w:ascii="Times New Roman" w:hAnsi="Times New Roman" w:cs="Times New Roman"/>
          <w:sz w:val="24"/>
          <w:szCs w:val="24"/>
        </w:rPr>
        <w:t xml:space="preserve"> causes</w:t>
      </w:r>
      <w:del w:id="44" w:author="José Manuel Aburto" w:date="2018-08-14T13:36:00Z">
        <w:r w:rsidR="009438D2" w:rsidRPr="00D73887" w:rsidDel="00F72C4A">
          <w:rPr>
            <w:rFonts w:ascii="Times New Roman" w:hAnsi="Times New Roman" w:cs="Times New Roman"/>
            <w:sz w:val="24"/>
            <w:szCs w:val="24"/>
          </w:rPr>
          <w:delText xml:space="preserve"> amenable to medical service</w:delText>
        </w:r>
      </w:del>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25102F29"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del w:id="45" w:author="José Manuel Aburto" w:date="2018-08-14T13:48:00Z">
        <w:r w:rsidR="00CC0A4A" w:rsidRPr="00D73887" w:rsidDel="00CF7211">
          <w:rPr>
            <w:rFonts w:ascii="Times New Roman" w:hAnsi="Times New Roman" w:cs="Times New Roman"/>
            <w:sz w:val="24"/>
            <w:szCs w:val="24"/>
          </w:rPr>
          <w:delText>has arisen as an</w:delText>
        </w:r>
      </w:del>
      <w:ins w:id="46" w:author="José Manuel Aburto" w:date="2018-08-14T13:48:00Z">
        <w:r w:rsidR="00CF7211">
          <w:rPr>
            <w:rFonts w:ascii="Times New Roman" w:hAnsi="Times New Roman" w:cs="Times New Roman"/>
            <w:sz w:val="24"/>
            <w:szCs w:val="24"/>
          </w:rPr>
          <w:t>is</w:t>
        </w:r>
      </w:ins>
      <w:r w:rsidR="00CC0A4A" w:rsidRPr="00D73887">
        <w:rPr>
          <w:rFonts w:ascii="Times New Roman" w:hAnsi="Times New Roman" w:cs="Times New Roman"/>
          <w:sz w:val="24"/>
          <w:szCs w:val="24"/>
        </w:rPr>
        <w:t xml:space="preserve"> important </w:t>
      </w:r>
      <w:del w:id="47" w:author="José Manuel Aburto" w:date="2018-08-14T13:48:00Z">
        <w:r w:rsidR="00CC0A4A" w:rsidRPr="00D73887" w:rsidDel="00CF7211">
          <w:rPr>
            <w:rFonts w:ascii="Times New Roman" w:hAnsi="Times New Roman" w:cs="Times New Roman"/>
            <w:sz w:val="24"/>
            <w:szCs w:val="24"/>
          </w:rPr>
          <w:delText>topic since</w:delText>
        </w:r>
      </w:del>
      <w:ins w:id="48" w:author="José Manuel Aburto" w:date="2018-08-14T13:48:00Z">
        <w:r w:rsidR="00CF7211">
          <w:rPr>
            <w:rFonts w:ascii="Times New Roman" w:hAnsi="Times New Roman" w:cs="Times New Roman"/>
            <w:sz w:val="24"/>
            <w:szCs w:val="24"/>
          </w:rPr>
          <w:t>because</w:t>
        </w:r>
      </w:ins>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ins w:id="49" w:author="José Manuel Aburto" w:date="2018-08-14T13:44:00Z">
        <w:r w:rsidR="00E52F4E">
          <w:rPr>
            <w:rFonts w:ascii="Times New Roman" w:hAnsi="Times New Roman"/>
            <w:sz w:val="24"/>
            <w:szCs w:val="24"/>
          </w:rPr>
          <w:t xml:space="preserve"> and </w:t>
        </w:r>
      </w:ins>
      <w:del w:id="50" w:author="José Manuel Aburto" w:date="2018-08-14T13:43:00Z">
        <w:r w:rsidR="00AA075D" w:rsidDel="00914B25">
          <w:rPr>
            <w:rFonts w:ascii="Times New Roman" w:hAnsi="Times New Roman" w:cs="Times New Roman"/>
            <w:sz w:val="24"/>
            <w:szCs w:val="24"/>
          </w:rPr>
          <w:delText>,</w:delText>
        </w:r>
      </w:del>
      <w:ins w:id="51" w:author="José Manuel Aburto" w:date="2018-08-14T13:44:00Z">
        <w:r w:rsidR="00914B25">
          <w:rPr>
            <w:rFonts w:ascii="Times New Roman" w:hAnsi="Times New Roman"/>
            <w:sz w:val="24"/>
            <w:szCs w:val="24"/>
          </w:rPr>
          <w:t>because large</w:t>
        </w:r>
      </w:ins>
      <w:ins w:id="52" w:author="José Manuel Aburto" w:date="2018-08-14T13:58:00Z">
        <w:r w:rsidR="000D1946">
          <w:rPr>
            <w:rFonts w:ascii="Times New Roman" w:hAnsi="Times New Roman"/>
            <w:sz w:val="24"/>
            <w:szCs w:val="24"/>
          </w:rPr>
          <w:t>r</w:t>
        </w:r>
      </w:ins>
      <w:ins w:id="53" w:author="José Manuel Aburto" w:date="2018-08-14T13:44:00Z">
        <w:r w:rsidR="00914B25">
          <w:rPr>
            <w:rFonts w:ascii="Times New Roman" w:hAnsi="Times New Roman"/>
            <w:sz w:val="24"/>
            <w:szCs w:val="24"/>
          </w:rPr>
          <w:t xml:space="preserve"> </w:t>
        </w:r>
      </w:ins>
      <w:ins w:id="54" w:author="José Manuel Aburto" w:date="2018-08-14T13:59:00Z">
        <w:r w:rsidR="000D1946">
          <w:rPr>
            <w:rFonts w:ascii="Times New Roman" w:hAnsi="Times New Roman"/>
            <w:sz w:val="24"/>
            <w:szCs w:val="24"/>
          </w:rPr>
          <w:t>variation</w:t>
        </w:r>
      </w:ins>
      <w:ins w:id="55" w:author="José Manuel Aburto" w:date="2018-08-14T13:44:00Z">
        <w:r w:rsidR="00914B25">
          <w:rPr>
            <w:rFonts w:ascii="Times New Roman" w:hAnsi="Times New Roman"/>
            <w:sz w:val="24"/>
            <w:szCs w:val="24"/>
          </w:rPr>
          <w:t xml:space="preserve"> of lifespans implies greater uncertainty in the timing of death at the individual level, and </w:t>
        </w:r>
      </w:ins>
      <w:ins w:id="56" w:author="Hiram Beltran-Sanchez" w:date="2018-08-26T15:10:00Z">
        <w:r w:rsidR="006A4BFA">
          <w:rPr>
            <w:rFonts w:ascii="Times New Roman" w:hAnsi="Times New Roman"/>
            <w:sz w:val="24"/>
            <w:szCs w:val="24"/>
          </w:rPr>
          <w:t xml:space="preserve">has implications for </w:t>
        </w:r>
      </w:ins>
      <w:ins w:id="57" w:author="José Manuel Aburto" w:date="2018-08-14T13:44:00Z">
        <w:del w:id="58" w:author="Hiram Beltran-Sanchez" w:date="2018-08-26T15:10:00Z">
          <w:r w:rsidR="00914B25" w:rsidDel="006A4BFA">
            <w:rPr>
              <w:rFonts w:ascii="Times New Roman" w:hAnsi="Times New Roman"/>
              <w:sz w:val="24"/>
              <w:szCs w:val="24"/>
            </w:rPr>
            <w:delText xml:space="preserve">thus in </w:delText>
          </w:r>
        </w:del>
        <w:r w:rsidR="00914B25">
          <w:rPr>
            <w:rFonts w:ascii="Times New Roman" w:hAnsi="Times New Roman"/>
            <w:sz w:val="24"/>
            <w:szCs w:val="24"/>
          </w:rPr>
          <w:t>the planning of life’s events</w:t>
        </w:r>
      </w:ins>
      <w:ins w:id="59" w:author="José Manuel Aburto" w:date="2018-08-15T11:09:00Z">
        <w:r w:rsidR="00E52F4E">
          <w:rPr>
            <w:rFonts w:ascii="Times New Roman" w:hAnsi="Times New Roman"/>
            <w:sz w:val="24"/>
            <w:szCs w:val="24"/>
          </w:rPr>
          <w:t>.</w:t>
        </w:r>
      </w:ins>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ins w:id="60" w:author="José Manuel Aburto" w:date="2018-08-15T11:09:00Z">
        <w:r w:rsidR="00E52F4E">
          <w:rPr>
            <w:rFonts w:ascii="Times New Roman" w:hAnsi="Times New Roman"/>
            <w:sz w:val="24"/>
            <w:szCs w:val="24"/>
          </w:rPr>
          <w:t xml:space="preserve"> From a public health </w:t>
        </w:r>
      </w:ins>
      <w:ins w:id="61" w:author="José Manuel Aburto" w:date="2018-08-15T11:16:00Z">
        <w:r w:rsidR="0091040B">
          <w:rPr>
            <w:rFonts w:ascii="Times New Roman" w:hAnsi="Times New Roman"/>
            <w:sz w:val="24"/>
            <w:szCs w:val="24"/>
          </w:rPr>
          <w:t>perspective</w:t>
        </w:r>
      </w:ins>
      <w:ins w:id="62" w:author="José Manuel Aburto" w:date="2018-08-14T13:45:00Z">
        <w:r w:rsidR="0091040B">
          <w:rPr>
            <w:rFonts w:ascii="Times New Roman" w:hAnsi="Times New Roman"/>
            <w:sz w:val="24"/>
            <w:szCs w:val="24"/>
          </w:rPr>
          <w:t>,</w:t>
        </w:r>
      </w:ins>
      <w:ins w:id="63" w:author="José Manuel Aburto" w:date="2018-08-15T11:16:00Z">
        <w:r w:rsidR="0091040B">
          <w:rPr>
            <w:rFonts w:ascii="Times New Roman" w:hAnsi="Times New Roman"/>
            <w:sz w:val="24"/>
            <w:szCs w:val="24"/>
          </w:rPr>
          <w:t xml:space="preserve"> </w:t>
        </w:r>
      </w:ins>
      <w:del w:id="64" w:author="José Manuel Aburto" w:date="2018-08-15T11:15:00Z">
        <w:r w:rsidR="0091040B" w:rsidDel="0091040B">
          <w:rPr>
            <w:rFonts w:ascii="Times New Roman" w:hAnsi="Times New Roman"/>
            <w:sz w:val="24"/>
            <w:szCs w:val="24"/>
          </w:rPr>
          <w:delText xml:space="preserve"> </w:delText>
        </w:r>
      </w:del>
      <w:ins w:id="65" w:author="José Manuel Aburto" w:date="2018-08-15T11:14:00Z">
        <w:r w:rsidR="0091040B">
          <w:rPr>
            <w:rFonts w:ascii="Times New Roman" w:hAnsi="Times New Roman"/>
            <w:sz w:val="24"/>
            <w:szCs w:val="24"/>
          </w:rPr>
          <w:t>larger lifespan variation implies increasing vulnerability</w:t>
        </w:r>
      </w:ins>
      <w:ins w:id="66" w:author="José Manuel Aburto" w:date="2018-08-15T11:16:00Z">
        <w:r w:rsidR="0091040B">
          <w:rPr>
            <w:rFonts w:ascii="Times New Roman" w:hAnsi="Times New Roman"/>
            <w:sz w:val="24"/>
            <w:szCs w:val="24"/>
          </w:rPr>
          <w:t xml:space="preserve"> at the societal level</w:t>
        </w:r>
      </w:ins>
      <w:ins w:id="67" w:author="José Manuel Aburto" w:date="2018-08-15T11:14:00Z">
        <w:r w:rsidR="0091040B">
          <w:rPr>
            <w:rFonts w:ascii="Times New Roman" w:hAnsi="Times New Roman"/>
            <w:sz w:val="24"/>
            <w:szCs w:val="24"/>
          </w:rPr>
          <w:t>, which suggest ineffectiveness of policies aiming to protect individuals against life’s vicissitudes.</w:t>
        </w:r>
      </w:ins>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ins w:id="68" w:author="José Manuel Aburto" w:date="2018-08-15T11:14:00Z">
        <w:r w:rsidR="0091040B">
          <w:rPr>
            <w:rFonts w:ascii="Times New Roman" w:hAnsi="Times New Roman"/>
            <w:sz w:val="24"/>
            <w:szCs w:val="24"/>
          </w:rPr>
          <w:t xml:space="preserve"> In the context of rising violence, it implies </w:t>
        </w:r>
      </w:ins>
      <w:ins w:id="69" w:author="José Manuel Aburto" w:date="2018-08-15T11:22:00Z">
        <w:r w:rsidR="0051019E">
          <w:rPr>
            <w:rFonts w:ascii="Times New Roman" w:hAnsi="Times New Roman"/>
            <w:sz w:val="24"/>
            <w:szCs w:val="24"/>
          </w:rPr>
          <w:t>failure</w:t>
        </w:r>
      </w:ins>
      <w:ins w:id="70" w:author="José Manuel Aburto" w:date="2018-08-15T11:14:00Z">
        <w:r w:rsidR="0091040B">
          <w:rPr>
            <w:rFonts w:ascii="Times New Roman" w:hAnsi="Times New Roman"/>
            <w:sz w:val="24"/>
            <w:szCs w:val="24"/>
          </w:rPr>
          <w:t xml:space="preserve"> of social protection policies aiming at </w:t>
        </w:r>
        <w:r w:rsidR="0091040B">
          <w:rPr>
            <w:rFonts w:ascii="Times New Roman" w:hAnsi="Times New Roman"/>
            <w:sz w:val="24"/>
            <w:szCs w:val="24"/>
          </w:rPr>
          <w:lastRenderedPageBreak/>
          <w:t xml:space="preserve">decreasing homicide/crime rates and increasing vulnerability at the population level. </w:t>
        </w:r>
      </w:ins>
      <w:r w:rsidR="00AA075D">
        <w:rPr>
          <w:rFonts w:ascii="Times New Roman" w:hAnsi="Times New Roman" w:cs="Times New Roman"/>
          <w:sz w:val="24"/>
          <w:szCs w:val="24"/>
        </w:rPr>
        <w:t xml:space="preserve"> </w:t>
      </w:r>
      <w:del w:id="71" w:author="José Manuel Aburto" w:date="2018-08-14T13:49:00Z">
        <w:r w:rsidR="00AA075D" w:rsidDel="00CF7211">
          <w:rPr>
            <w:rFonts w:ascii="Times New Roman" w:hAnsi="Times New Roman" w:cs="Times New Roman"/>
            <w:sz w:val="24"/>
            <w:szCs w:val="24"/>
          </w:rPr>
          <w:delText xml:space="preserve">and because it is a marker of heterogeneity at the population level, while it expresses the uncertainty in time of death at the individual level. </w:delText>
        </w:r>
        <w:r w:rsidR="00CC0A4A" w:rsidRPr="00D73887" w:rsidDel="00CF7211">
          <w:rPr>
            <w:rFonts w:ascii="Times New Roman" w:hAnsi="Times New Roman" w:cs="Times New Roman"/>
            <w:sz w:val="24"/>
            <w:szCs w:val="24"/>
          </w:rPr>
          <w:delText>Studying both life expectancy and lifespan</w:delText>
        </w:r>
        <w:r w:rsidR="001C6D5A" w:rsidRPr="00D73887" w:rsidDel="00CF7211">
          <w:rPr>
            <w:rFonts w:ascii="Times New Roman" w:hAnsi="Times New Roman" w:cs="Times New Roman"/>
            <w:sz w:val="24"/>
            <w:szCs w:val="24"/>
          </w:rPr>
          <w:delText xml:space="preserve"> inequality</w:delText>
        </w:r>
        <w:r w:rsidR="00CC0A4A" w:rsidRPr="00D73887" w:rsidDel="00CF7211">
          <w:rPr>
            <w:rFonts w:ascii="Times New Roman" w:hAnsi="Times New Roman" w:cs="Times New Roman"/>
            <w:sz w:val="24"/>
            <w:szCs w:val="24"/>
          </w:rPr>
          <w:delText xml:space="preserve"> </w:delText>
        </w:r>
        <w:r w:rsidR="005D18E2" w:rsidRPr="00D73887" w:rsidDel="00CF7211">
          <w:rPr>
            <w:rFonts w:ascii="Times New Roman" w:hAnsi="Times New Roman" w:cs="Times New Roman"/>
            <w:sz w:val="24"/>
            <w:szCs w:val="24"/>
          </w:rPr>
          <w:delText>adds an important</w:delText>
        </w:r>
        <w:r w:rsidR="00603B99" w:rsidRPr="00D73887" w:rsidDel="00CF7211">
          <w:rPr>
            <w:rFonts w:ascii="Times New Roman" w:hAnsi="Times New Roman" w:cs="Times New Roman"/>
            <w:sz w:val="24"/>
            <w:szCs w:val="24"/>
          </w:rPr>
          <w:delText xml:space="preserve"> dimension to the study of population health </w:delText>
        </w:r>
        <w:r w:rsidR="00D05647" w:rsidRPr="00D73887" w:rsidDel="00CF7211">
          <w:rPr>
            <w:rFonts w:ascii="Times New Roman" w:hAnsi="Times New Roman" w:cs="Times New Roman"/>
            <w:sz w:val="24"/>
            <w:szCs w:val="24"/>
          </w:rPr>
          <w:delText>because</w:delText>
        </w:r>
        <w:r w:rsidR="00603B99" w:rsidRPr="00D73887" w:rsidDel="00CF7211">
          <w:rPr>
            <w:rFonts w:ascii="Times New Roman" w:hAnsi="Times New Roman" w:cs="Times New Roman"/>
            <w:sz w:val="24"/>
            <w:szCs w:val="24"/>
          </w:rPr>
          <w:delText xml:space="preserve"> these indicators represent</w:delText>
        </w:r>
        <w:r w:rsidR="00D05647" w:rsidRPr="00D73887" w:rsidDel="00CF7211">
          <w:rPr>
            <w:rFonts w:ascii="Times New Roman" w:hAnsi="Times New Roman" w:cs="Times New Roman"/>
            <w:sz w:val="24"/>
            <w:szCs w:val="24"/>
          </w:rPr>
          <w:delText xml:space="preserve"> individuals</w:delText>
        </w:r>
        <w:r w:rsidR="00603B99" w:rsidRPr="00D73887" w:rsidDel="00CF7211">
          <w:rPr>
            <w:rFonts w:ascii="Times New Roman" w:hAnsi="Times New Roman" w:cs="Times New Roman"/>
            <w:sz w:val="24"/>
            <w:szCs w:val="24"/>
          </w:rPr>
          <w:delText>’</w:delText>
        </w:r>
        <w:r w:rsidR="00D05647" w:rsidRPr="00D73887" w:rsidDel="00CF7211">
          <w:rPr>
            <w:rFonts w:ascii="Times New Roman" w:hAnsi="Times New Roman" w:cs="Times New Roman"/>
            <w:sz w:val="24"/>
            <w:szCs w:val="24"/>
          </w:rPr>
          <w:delText xml:space="preserve"> </w:delText>
        </w:r>
        <w:r w:rsidR="00CC0A4A" w:rsidRPr="00D73887" w:rsidDel="00CF7211">
          <w:rPr>
            <w:rFonts w:ascii="Times New Roman" w:hAnsi="Times New Roman" w:cs="Times New Roman"/>
            <w:sz w:val="24"/>
            <w:szCs w:val="24"/>
          </w:rPr>
          <w:delText>decisions based not only on their expected lifetime, but also o</w:delText>
        </w:r>
        <w:r w:rsidR="00DF62C2" w:rsidRPr="00D73887" w:rsidDel="00CF7211">
          <w:rPr>
            <w:rFonts w:ascii="Times New Roman" w:hAnsi="Times New Roman" w:cs="Times New Roman"/>
            <w:sz w:val="24"/>
            <w:szCs w:val="24"/>
          </w:rPr>
          <w:delText>n the uncertainty in the</w:delText>
        </w:r>
        <w:r w:rsidR="00D05647" w:rsidRPr="00D73887" w:rsidDel="00CF7211">
          <w:rPr>
            <w:rFonts w:ascii="Times New Roman" w:hAnsi="Times New Roman" w:cs="Times New Roman"/>
            <w:sz w:val="24"/>
            <w:szCs w:val="24"/>
          </w:rPr>
          <w:delText>ir</w:delText>
        </w:r>
        <w:r w:rsidR="00DF62C2" w:rsidRPr="00D73887" w:rsidDel="00CF7211">
          <w:rPr>
            <w:rFonts w:ascii="Times New Roman" w:hAnsi="Times New Roman" w:cs="Times New Roman"/>
            <w:sz w:val="24"/>
            <w:szCs w:val="24"/>
          </w:rPr>
          <w:delText xml:space="preserve"> timing of death</w:delText>
        </w:r>
        <w:r w:rsidR="00012438" w:rsidRPr="00D73887" w:rsidDel="00CF7211">
          <w:rPr>
            <w:rFonts w:ascii="Times New Roman" w:hAnsi="Times New Roman" w:cs="Times New Roman"/>
            <w:sz w:val="24"/>
            <w:szCs w:val="24"/>
          </w:rPr>
          <w:delText>.</w:delText>
        </w:r>
        <w:r w:rsidR="00CC0A4A" w:rsidRPr="00D73887" w:rsidDel="00CF7211">
          <w:rPr>
            <w:rFonts w:ascii="Times New Roman" w:hAnsi="Times New Roman" w:cs="Times New Roman"/>
            <w:sz w:val="24"/>
            <w:szCs w:val="24"/>
          </w:rPr>
          <w:delText xml:space="preserve"> </w:delText>
        </w:r>
      </w:del>
      <w:del w:id="72" w:author="José Manuel Aburto" w:date="2018-08-14T14:01:00Z">
        <w:r w:rsidR="00540C98" w:rsidRPr="00D73887" w:rsidDel="000D1946">
          <w:rPr>
            <w:rFonts w:ascii="Times New Roman" w:hAnsi="Times New Roman" w:cs="Times New Roman"/>
            <w:sz w:val="24"/>
            <w:szCs w:val="24"/>
          </w:rPr>
          <w:delText xml:space="preserve">Most </w:delText>
        </w:r>
      </w:del>
      <w:ins w:id="73" w:author="José Manuel Aburto" w:date="2018-08-14T14:01:00Z">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ins>
      <w:r w:rsidR="00540C98" w:rsidRPr="00D73887">
        <w:rPr>
          <w:rFonts w:ascii="Times New Roman" w:hAnsi="Times New Roman" w:cs="Times New Roman"/>
          <w:sz w:val="24"/>
          <w:szCs w:val="24"/>
        </w:rPr>
        <w:t>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ins w:id="74" w:author="José Manuel Aburto" w:date="2018-08-15T13:24:00Z">
        <w:r w:rsidR="009E1871">
          <w:rPr>
            <w:rFonts w:ascii="Times New Roman" w:hAnsi="Times New Roman" w:cs="Times New Roman"/>
            <w:sz w:val="24"/>
            <w:szCs w:val="24"/>
          </w:rPr>
          <w:t xml:space="preserve">and during periods of life expectancy fluctuation </w:t>
        </w:r>
      </w:ins>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in </w:t>
      </w:r>
      <w:del w:id="75" w:author="José Manuel Aburto" w:date="2018-08-14T14:04:00Z">
        <w:r w:rsidR="00BE1569" w:rsidRPr="00D73887" w:rsidDel="000D1946">
          <w:rPr>
            <w:rFonts w:ascii="Times New Roman" w:hAnsi="Times New Roman" w:cs="Times New Roman"/>
            <w:sz w:val="24"/>
            <w:szCs w:val="24"/>
          </w:rPr>
          <w:delText>working</w:delText>
        </w:r>
        <w:commentRangeStart w:id="76"/>
        <w:r w:rsidR="00BE1569" w:rsidRPr="00D73887" w:rsidDel="000D1946">
          <w:rPr>
            <w:rFonts w:ascii="Times New Roman" w:hAnsi="Times New Roman" w:cs="Times New Roman"/>
            <w:sz w:val="24"/>
            <w:szCs w:val="24"/>
          </w:rPr>
          <w:delText xml:space="preserve"> </w:delText>
        </w:r>
      </w:del>
      <w:ins w:id="77" w:author="José Manuel Aburto" w:date="2018-08-14T14:04:00Z">
        <w:r w:rsidR="000D1946">
          <w:rPr>
            <w:rFonts w:ascii="Times New Roman" w:hAnsi="Times New Roman" w:cs="Times New Roman"/>
            <w:sz w:val="24"/>
            <w:szCs w:val="24"/>
          </w:rPr>
          <w:t>middle</w:t>
        </w:r>
      </w:ins>
      <w:ins w:id="78" w:author="José Manuel Aburto" w:date="2018-08-15T10:21:00Z">
        <w:r w:rsidR="00A23061">
          <w:rPr>
            <w:rFonts w:ascii="Times New Roman" w:hAnsi="Times New Roman" w:cs="Times New Roman"/>
            <w:sz w:val="24"/>
            <w:szCs w:val="24"/>
          </w:rPr>
          <w:t xml:space="preserve"> ages</w:t>
        </w:r>
      </w:ins>
      <w:commentRangeEnd w:id="76"/>
      <w:r w:rsidR="007E3BFA">
        <w:rPr>
          <w:rStyle w:val="CommentReference"/>
        </w:rPr>
        <w:commentReference w:id="76"/>
      </w:r>
      <w:del w:id="79" w:author="José Manuel Aburto" w:date="2018-08-14T14:06:00Z">
        <w:r w:rsidR="00BE1569" w:rsidRPr="00D73887" w:rsidDel="000D1946">
          <w:rPr>
            <w:rFonts w:ascii="Times New Roman" w:hAnsi="Times New Roman" w:cs="Times New Roman"/>
            <w:sz w:val="24"/>
            <w:szCs w:val="24"/>
          </w:rPr>
          <w:delText>ages</w:delText>
        </w:r>
        <w:r w:rsidR="00486385" w:rsidRPr="00D73887" w:rsidDel="000D1946">
          <w:rPr>
            <w:rFonts w:ascii="Times New Roman" w:hAnsi="Times New Roman" w:cs="Times New Roman"/>
            <w:sz w:val="24"/>
            <w:szCs w:val="24"/>
          </w:rPr>
          <w:delText xml:space="preserve"> (e.g., </w:delText>
        </w:r>
        <w:r w:rsidR="00EC2274" w:rsidRPr="00D73887" w:rsidDel="000D1946">
          <w:rPr>
            <w:rFonts w:ascii="Times New Roman" w:hAnsi="Times New Roman" w:cs="Times New Roman"/>
            <w:sz w:val="24"/>
            <w:szCs w:val="24"/>
          </w:rPr>
          <w:delText>premature mortality)</w:delText>
        </w:r>
      </w:del>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del w:id="80" w:author="José Manuel Aburto" w:date="2018-08-14T14:07:00Z">
        <w:r w:rsidR="00EC2274" w:rsidRPr="00D73887" w:rsidDel="000D1946">
          <w:rPr>
            <w:rFonts w:ascii="Times New Roman" w:hAnsi="Times New Roman" w:cs="Times New Roman"/>
            <w:sz w:val="24"/>
            <w:szCs w:val="24"/>
          </w:rPr>
          <w:delText xml:space="preserve">working </w:delText>
        </w:r>
      </w:del>
      <w:ins w:id="81" w:author="José Manuel Aburto" w:date="2018-08-14T14:07:00Z">
        <w:r w:rsidR="000D1946">
          <w:rPr>
            <w:rFonts w:ascii="Times New Roman" w:hAnsi="Times New Roman" w:cs="Times New Roman"/>
            <w:sz w:val="24"/>
            <w:szCs w:val="24"/>
          </w:rPr>
          <w:t>middle-</w:t>
        </w:r>
      </w:ins>
      <w:r w:rsidR="00EC2274" w:rsidRPr="00D73887">
        <w:rPr>
          <w:rFonts w:ascii="Times New Roman" w:hAnsi="Times New Roman" w:cs="Times New Roman"/>
          <w:sz w:val="24"/>
          <w:szCs w:val="24"/>
        </w:rPr>
        <w:t>age individuals.</w:t>
      </w:r>
    </w:p>
    <w:p w14:paraId="4A86524B" w14:textId="14B6C78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ins w:id="82" w:author="José Manuel Aburto" w:date="2018-08-14T16:16:00Z">
        <w:r w:rsidR="007E0CAE">
          <w:rPr>
            <w:rFonts w:ascii="Times New Roman" w:hAnsi="Times New Roman" w:cs="Times New Roman"/>
            <w:sz w:val="24"/>
            <w:szCs w:val="24"/>
          </w:rPr>
          <w:t>s</w:t>
        </w:r>
      </w:ins>
      <w:r w:rsidR="00D96550" w:rsidRPr="00D73887">
        <w:rPr>
          <w:rFonts w:ascii="Times New Roman" w:hAnsi="Times New Roman" w:cs="Times New Roman"/>
          <w:sz w:val="24"/>
          <w:szCs w:val="24"/>
        </w:rPr>
        <w:t xml:space="preserve"> </w:t>
      </w:r>
      <w:del w:id="83" w:author="José Manuel Aburto" w:date="2018-08-14T16:16:00Z">
        <w:r w:rsidR="00D96550" w:rsidRPr="00D73887" w:rsidDel="007E0CAE">
          <w:rPr>
            <w:rFonts w:ascii="Times New Roman" w:hAnsi="Times New Roman" w:cs="Times New Roman"/>
            <w:sz w:val="24"/>
            <w:szCs w:val="24"/>
          </w:rPr>
          <w:delText>mortality is</w:delText>
        </w:r>
      </w:del>
      <w:ins w:id="84" w:author="José Manuel Aburto" w:date="2018-08-14T16:16:00Z">
        <w:r w:rsidR="007E0CAE">
          <w:rPr>
            <w:rFonts w:ascii="Times New Roman" w:hAnsi="Times New Roman" w:cs="Times New Roman"/>
            <w:sz w:val="24"/>
            <w:szCs w:val="24"/>
          </w:rPr>
          <w:t>are</w:t>
        </w:r>
      </w:ins>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ins w:id="85" w:author="José Manuel Aburto" w:date="2018-08-14T14:38:00Z">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ins>
      <w:ins w:id="86" w:author="José Manuel Aburto" w:date="2018-08-14T16:16:00Z">
        <w:r w:rsidR="007E0CAE">
          <w:rPr>
            <w:rFonts w:ascii="Times New Roman" w:hAnsi="Times New Roman" w:cs="Times New Roman"/>
            <w:sz w:val="24"/>
            <w:szCs w:val="24"/>
          </w:rPr>
          <w:t>ir</w:t>
        </w:r>
      </w:ins>
      <w:ins w:id="87" w:author="José Manuel Aburto" w:date="2018-08-14T14:38:00Z">
        <w:r w:rsidR="00781670" w:rsidRPr="00D73887">
          <w:rPr>
            <w:rFonts w:ascii="Times New Roman" w:hAnsi="Times New Roman" w:cs="Times New Roman"/>
            <w:sz w:val="24"/>
            <w:szCs w:val="24"/>
          </w:rPr>
          <w:t xml:space="preserve"> net effect </w:t>
        </w:r>
      </w:ins>
      <w:ins w:id="88" w:author="José Manuel Aburto" w:date="2018-08-14T16:16:00Z">
        <w:r w:rsidR="007E0CAE">
          <w:rPr>
            <w:rFonts w:ascii="Times New Roman" w:hAnsi="Times New Roman" w:cs="Times New Roman"/>
            <w:sz w:val="24"/>
            <w:szCs w:val="24"/>
          </w:rPr>
          <w:t>is</w:t>
        </w:r>
      </w:ins>
      <w:ins w:id="89" w:author="José Manuel Aburto" w:date="2018-08-14T14:38:00Z">
        <w:r w:rsidR="00781670" w:rsidRPr="00D73887">
          <w:rPr>
            <w:rFonts w:ascii="Times New Roman" w:hAnsi="Times New Roman" w:cs="Times New Roman"/>
            <w:sz w:val="24"/>
            <w:szCs w:val="24"/>
          </w:rPr>
          <w:t xml:space="preserve"> on lifespan inequality but it certainly had an effect on premature mortality. </w:t>
        </w:r>
      </w:ins>
      <w:r w:rsidR="0021742B" w:rsidRPr="00D73887">
        <w:rPr>
          <w:rFonts w:ascii="Times New Roman" w:hAnsi="Times New Roman" w:cs="Times New Roman"/>
          <w:sz w:val="24"/>
          <w:szCs w:val="24"/>
        </w:rPr>
        <w:t xml:space="preserve">We thus hypothesize that </w:t>
      </w:r>
      <w:del w:id="90" w:author="José Manuel Aburto" w:date="2018-08-16T16:35:00Z">
        <w:r w:rsidR="00C7277A" w:rsidRPr="00D73887" w:rsidDel="00C27BA8">
          <w:rPr>
            <w:rFonts w:ascii="Times New Roman" w:hAnsi="Times New Roman" w:cs="Times New Roman"/>
            <w:sz w:val="24"/>
            <w:szCs w:val="24"/>
          </w:rPr>
          <w:delText xml:space="preserve">the </w:delText>
        </w:r>
      </w:del>
      <w:r w:rsidR="0021742B" w:rsidRPr="00D73887">
        <w:rPr>
          <w:rFonts w:ascii="Times New Roman" w:hAnsi="Times New Roman" w:cs="Times New Roman"/>
          <w:sz w:val="24"/>
          <w:szCs w:val="24"/>
        </w:rPr>
        <w:t xml:space="preserve">Mexican </w:t>
      </w:r>
      <w:del w:id="91" w:author="José Manuel Aburto" w:date="2018-08-16T16:35:00Z">
        <w:r w:rsidR="00C7277A" w:rsidRPr="00D73887" w:rsidDel="00C27BA8">
          <w:rPr>
            <w:rFonts w:ascii="Times New Roman" w:hAnsi="Times New Roman" w:cs="Times New Roman"/>
            <w:sz w:val="24"/>
            <w:szCs w:val="24"/>
          </w:rPr>
          <w:delText>population</w:delText>
        </w:r>
        <w:r w:rsidR="0021742B" w:rsidRPr="00D73887" w:rsidDel="00C27BA8">
          <w:rPr>
            <w:rFonts w:ascii="Times New Roman" w:hAnsi="Times New Roman" w:cs="Times New Roman"/>
            <w:sz w:val="24"/>
            <w:szCs w:val="24"/>
          </w:rPr>
          <w:delText xml:space="preserve"> </w:delText>
        </w:r>
      </w:del>
      <w:ins w:id="92" w:author="José Manuel Aburto" w:date="2018-08-16T16:35:00Z">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ins>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del w:id="93" w:author="José Manuel Aburto" w:date="2018-08-14T16:17:00Z">
        <w:r w:rsidR="003B0AF3" w:rsidRPr="00D73887" w:rsidDel="007E0CAE">
          <w:rPr>
            <w:rFonts w:ascii="Times New Roman" w:hAnsi="Times New Roman" w:cs="Times New Roman"/>
            <w:sz w:val="24"/>
            <w:szCs w:val="24"/>
          </w:rPr>
          <w:delText xml:space="preserve">due to the rise in homicides </w:delText>
        </w:r>
      </w:del>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w:t>
      </w:r>
      <w:del w:id="94" w:author="José Manuel Aburto" w:date="2018-08-14T16:17:00Z">
        <w:r w:rsidR="0021742B" w:rsidRPr="00D73887" w:rsidDel="00E95753">
          <w:rPr>
            <w:rFonts w:ascii="Times New Roman" w:hAnsi="Times New Roman" w:cs="Times New Roman"/>
            <w:sz w:val="24"/>
            <w:szCs w:val="24"/>
          </w:rPr>
          <w:delText xml:space="preserve">overall </w:delText>
        </w:r>
      </w:del>
      <w:r w:rsidR="0021742B" w:rsidRPr="00D73887">
        <w:rPr>
          <w:rFonts w:ascii="Times New Roman" w:hAnsi="Times New Roman" w:cs="Times New Roman"/>
          <w:sz w:val="24"/>
          <w:szCs w:val="24"/>
        </w:rPr>
        <w:t>life expectancy</w:t>
      </w:r>
      <w:del w:id="95" w:author="José Manuel Aburto" w:date="2018-08-16T16:36:00Z">
        <w:r w:rsidR="0021742B" w:rsidRPr="00D73887" w:rsidDel="00C27BA8">
          <w:rPr>
            <w:rFonts w:ascii="Times New Roman" w:hAnsi="Times New Roman" w:cs="Times New Roman"/>
            <w:sz w:val="24"/>
            <w:szCs w:val="24"/>
          </w:rPr>
          <w:delText xml:space="preserve"> at the subnational level</w:delText>
        </w:r>
      </w:del>
      <w:r w:rsidR="0021742B" w:rsidRPr="00D73887">
        <w:rPr>
          <w:rFonts w:ascii="Times New Roman" w:hAnsi="Times New Roman" w:cs="Times New Roman"/>
          <w:sz w:val="24"/>
          <w:szCs w:val="24"/>
        </w:rPr>
        <w:t>.</w:t>
      </w:r>
      <w:r w:rsidR="00946318" w:rsidRPr="00D73887">
        <w:rPr>
          <w:rFonts w:ascii="Times New Roman" w:hAnsi="Times New Roman" w:cs="Times New Roman"/>
          <w:sz w:val="24"/>
          <w:szCs w:val="24"/>
        </w:rPr>
        <w:t xml:space="preserve">  We </w:t>
      </w:r>
      <w:r w:rsidR="00F626E3" w:rsidRPr="00D73887">
        <w:rPr>
          <w:rFonts w:ascii="Times New Roman" w:hAnsi="Times New Roman" w:cs="Times New Roman"/>
          <w:sz w:val="24"/>
          <w:szCs w:val="24"/>
        </w:rPr>
        <w:t xml:space="preserve">also </w:t>
      </w:r>
      <w:r w:rsidR="00946318" w:rsidRPr="00D73887">
        <w:rPr>
          <w:rFonts w:ascii="Times New Roman" w:hAnsi="Times New Roman" w:cs="Times New Roman"/>
          <w:sz w:val="24"/>
          <w:szCs w:val="24"/>
        </w:rPr>
        <w:t>expect</w:t>
      </w:r>
      <w:del w:id="96" w:author="José Manuel Aburto" w:date="2018-08-16T16:36:00Z">
        <w:r w:rsidR="00C7277A" w:rsidRPr="00D73887" w:rsidDel="008A6B80">
          <w:rPr>
            <w:rFonts w:ascii="Times New Roman" w:hAnsi="Times New Roman" w:cs="Times New Roman"/>
            <w:sz w:val="24"/>
            <w:szCs w:val="24"/>
          </w:rPr>
          <w:delText xml:space="preserve"> larger changes </w:delText>
        </w:r>
        <w:r w:rsidR="00DE532F" w:rsidRPr="00D73887" w:rsidDel="008A6B80">
          <w:rPr>
            <w:rFonts w:ascii="Times New Roman" w:hAnsi="Times New Roman" w:cs="Times New Roman"/>
            <w:sz w:val="24"/>
            <w:szCs w:val="24"/>
          </w:rPr>
          <w:delText xml:space="preserve">in lifespan inequality </w:delText>
        </w:r>
        <w:r w:rsidR="00637765" w:rsidRPr="00D73887" w:rsidDel="008A6B80">
          <w:rPr>
            <w:rFonts w:ascii="Times New Roman" w:hAnsi="Times New Roman" w:cs="Times New Roman"/>
            <w:sz w:val="24"/>
            <w:szCs w:val="24"/>
          </w:rPr>
          <w:delText>among men</w:delText>
        </w:r>
        <w:r w:rsidR="00F626E3" w:rsidRPr="00D73887" w:rsidDel="008A6B80">
          <w:rPr>
            <w:rFonts w:ascii="Times New Roman" w:hAnsi="Times New Roman" w:cs="Times New Roman"/>
            <w:sz w:val="24"/>
            <w:szCs w:val="24"/>
          </w:rPr>
          <w:delText xml:space="preserve"> and</w:delText>
        </w:r>
        <w:r w:rsidR="00C7277A" w:rsidRPr="00D73887" w:rsidDel="008A6B80">
          <w:rPr>
            <w:rFonts w:ascii="Times New Roman" w:hAnsi="Times New Roman" w:cs="Times New Roman"/>
            <w:sz w:val="24"/>
            <w:szCs w:val="24"/>
          </w:rPr>
          <w:delText xml:space="preserve"> </w:delText>
        </w:r>
      </w:del>
      <w:r w:rsidR="00506554" w:rsidRPr="00D73887">
        <w:rPr>
          <w:rFonts w:ascii="Times New Roman" w:hAnsi="Times New Roman" w:cs="Times New Roman"/>
          <w:sz w:val="24"/>
          <w:szCs w:val="24"/>
        </w:rPr>
        <w:t>u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For instance, states in the Northern part of Mexico (e.g., Chihuahua, Durango and Sinaloa)  experienced  the largest losses in life expectanc</w:t>
      </w:r>
      <w:r w:rsidR="002B43BA" w:rsidRPr="00D73887">
        <w:rPr>
          <w:rFonts w:ascii="Times New Roman" w:hAnsi="Times New Roman" w:cs="Times New Roman"/>
          <w:sz w:val="24"/>
          <w:szCs w:val="24"/>
        </w:rPr>
        <w:t xml:space="preserve">y </w:t>
      </w:r>
      <w:del w:id="97" w:author="José Manuel Aburto" w:date="2018-08-14T16:17:00Z">
        <w:r w:rsidR="002B43BA" w:rsidRPr="00D73887" w:rsidDel="00E95753">
          <w:rPr>
            <w:rFonts w:ascii="Times New Roman" w:hAnsi="Times New Roman" w:cs="Times New Roman"/>
            <w:sz w:val="24"/>
            <w:szCs w:val="24"/>
          </w:rPr>
          <w:delText xml:space="preserve">due to homicides </w:delText>
        </w:r>
      </w:del>
      <w:r w:rsidR="002B43BA" w:rsidRPr="00D73887">
        <w:rPr>
          <w:rFonts w:ascii="Times New Roman" w:hAnsi="Times New Roman" w:cs="Times New Roman"/>
          <w:sz w:val="24"/>
          <w:szCs w:val="24"/>
        </w:rPr>
        <w:t>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6B5AD0" w:rsidRPr="00D73887">
        <w:rPr>
          <w:rFonts w:ascii="Times New Roman" w:hAnsi="Times New Roman" w:cs="Times New Roman"/>
          <w:sz w:val="24"/>
          <w:szCs w:val="24"/>
        </w:rPr>
        <w:t xml:space="preserve"> although  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 xml:space="preserve">be larger in other states as homicides spread throughout the </w:t>
      </w:r>
      <w:del w:id="98" w:author="José Manuel Aburto" w:date="2018-08-16T16:37:00Z">
        <w:r w:rsidR="006B5AD0" w:rsidRPr="00D73887" w:rsidDel="008A6B80">
          <w:rPr>
            <w:rFonts w:ascii="Times New Roman" w:hAnsi="Times New Roman" w:cs="Times New Roman"/>
            <w:sz w:val="24"/>
            <w:szCs w:val="24"/>
          </w:rPr>
          <w:delText xml:space="preserve">entire </w:delText>
        </w:r>
      </w:del>
      <w:r w:rsidR="006B5AD0" w:rsidRPr="00D73887">
        <w:rPr>
          <w:rFonts w:ascii="Times New Roman" w:hAnsi="Times New Roman" w:cs="Times New Roman"/>
          <w:sz w:val="24"/>
          <w:szCs w:val="24"/>
        </w:rPr>
        <w:t>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del w:id="99" w:author="José Manuel Aburto" w:date="2018-08-14T14:39:00Z">
        <w:r w:rsidR="006B5AD0" w:rsidRPr="00D73887" w:rsidDel="00781670">
          <w:rPr>
            <w:rFonts w:ascii="Times New Roman" w:hAnsi="Times New Roman" w:cs="Times New Roman"/>
            <w:sz w:val="24"/>
            <w:szCs w:val="24"/>
          </w:rPr>
          <w:delText xml:space="preserve">However, since the more pronounced fluctuation </w:delText>
        </w:r>
        <w:r w:rsidR="006B5AD0" w:rsidRPr="00D73887" w:rsidDel="00781670">
          <w:rPr>
            <w:rFonts w:ascii="Times New Roman" w:hAnsi="Times New Roman" w:cs="Times New Roman"/>
            <w:sz w:val="24"/>
            <w:szCs w:val="24"/>
          </w:rPr>
          <w:lastRenderedPageBreak/>
          <w:delText xml:space="preserve">in age-specific mortality occurred over </w:delText>
        </w:r>
      </w:del>
      <w:del w:id="100" w:author="José Manuel Aburto" w:date="2018-08-14T14:11:00Z">
        <w:r w:rsidR="006B5AD0" w:rsidRPr="00D73887" w:rsidDel="00B86C56">
          <w:rPr>
            <w:rFonts w:ascii="Times New Roman" w:hAnsi="Times New Roman" w:cs="Times New Roman"/>
            <w:sz w:val="24"/>
            <w:szCs w:val="24"/>
          </w:rPr>
          <w:delText xml:space="preserve">working </w:delText>
        </w:r>
      </w:del>
      <w:del w:id="101" w:author="José Manuel Aburto" w:date="2018-08-14T14:39:00Z">
        <w:r w:rsidR="006B5AD0" w:rsidRPr="00D73887" w:rsidDel="00781670">
          <w:rPr>
            <w:rFonts w:ascii="Times New Roman" w:hAnsi="Times New Roman" w:cs="Times New Roman"/>
            <w:sz w:val="24"/>
            <w:szCs w:val="24"/>
          </w:rPr>
          <w:delText>ages</w:delText>
        </w:r>
        <w:r w:rsidR="00AF1F3F" w:rsidRPr="00D73887" w:rsidDel="00781670">
          <w:rPr>
            <w:rFonts w:ascii="Times New Roman" w:hAnsi="Times New Roman" w:cs="Times New Roman"/>
            <w:sz w:val="24"/>
            <w:szCs w:val="24"/>
          </w:rPr>
          <w:delText>,</w:delText>
        </w:r>
        <w:r w:rsidR="006B5AD0" w:rsidRPr="00D73887" w:rsidDel="00781670">
          <w:rPr>
            <w:rFonts w:ascii="Times New Roman" w:hAnsi="Times New Roman" w:cs="Times New Roman"/>
            <w:sz w:val="24"/>
            <w:szCs w:val="24"/>
          </w:rPr>
          <w:delText xml:space="preserve"> </w:delText>
        </w:r>
      </w:del>
      <w:del w:id="102" w:author="José Manuel Aburto" w:date="2018-08-14T14:38:00Z">
        <w:r w:rsidR="006B5AD0" w:rsidRPr="00D73887" w:rsidDel="00781670">
          <w:rPr>
            <w:rFonts w:ascii="Times New Roman" w:hAnsi="Times New Roman" w:cs="Times New Roman"/>
            <w:sz w:val="24"/>
            <w:szCs w:val="24"/>
          </w:rPr>
          <w:delText xml:space="preserve">it is unclear what the net effect </w:delText>
        </w:r>
        <w:r w:rsidR="004A15D0" w:rsidRPr="00D73887" w:rsidDel="00781670">
          <w:rPr>
            <w:rFonts w:ascii="Times New Roman" w:hAnsi="Times New Roman" w:cs="Times New Roman"/>
            <w:sz w:val="24"/>
            <w:szCs w:val="24"/>
          </w:rPr>
          <w:delText xml:space="preserve">would be on lifespan inequality </w:delText>
        </w:r>
        <w:r w:rsidR="006B5AD0" w:rsidRPr="00D73887" w:rsidDel="00781670">
          <w:rPr>
            <w:rFonts w:ascii="Times New Roman" w:hAnsi="Times New Roman" w:cs="Times New Roman"/>
            <w:sz w:val="24"/>
            <w:szCs w:val="24"/>
          </w:rPr>
          <w:delText xml:space="preserve">but it certainly had an effect on premature mortality. </w:delText>
        </w:r>
      </w:del>
      <w:r w:rsidR="006B5AD0" w:rsidRPr="00D73887">
        <w:rPr>
          <w:rFonts w:ascii="Times New Roman" w:hAnsi="Times New Roman" w:cs="Times New Roman"/>
          <w:sz w:val="24"/>
          <w:szCs w:val="24"/>
        </w:rPr>
        <w:t>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ins w:id="103" w:author="José Manuel Aburto" w:date="2018-08-14T14:39:00Z">
        <w:r w:rsidR="00781670">
          <w:rPr>
            <w:rFonts w:ascii="Times New Roman" w:hAnsi="Times New Roman" w:cs="Times New Roman"/>
            <w:sz w:val="24"/>
            <w:szCs w:val="24"/>
          </w:rPr>
          <w:t>,</w:t>
        </w:r>
      </w:ins>
      <w:r w:rsidR="006B5AD0" w:rsidRPr="00D73887">
        <w:rPr>
          <w:rFonts w:ascii="Times New Roman" w:hAnsi="Times New Roman" w:cs="Times New Roman"/>
          <w:sz w:val="24"/>
          <w:szCs w:val="24"/>
        </w:rPr>
        <w:t xml:space="preserve"> </w:t>
      </w:r>
      <w:del w:id="104" w:author="José Manuel Aburto" w:date="2018-08-14T14:39:00Z">
        <w:r w:rsidR="002B43BA" w:rsidRPr="00D73887" w:rsidDel="00781670">
          <w:rPr>
            <w:rFonts w:ascii="Times New Roman" w:hAnsi="Times New Roman" w:cs="Times New Roman"/>
            <w:sz w:val="24"/>
            <w:szCs w:val="24"/>
          </w:rPr>
          <w:delText>(</w:delText>
        </w:r>
      </w:del>
      <w:r w:rsidR="006B5AD0" w:rsidRPr="00D73887">
        <w:rPr>
          <w:rFonts w:ascii="Times New Roman" w:hAnsi="Times New Roman" w:cs="Times New Roman"/>
          <w:sz w:val="24"/>
          <w:szCs w:val="24"/>
        </w:rPr>
        <w:t xml:space="preserve">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2B43BA" w:rsidRPr="00D73887">
        <w:rPr>
          <w:rFonts w:ascii="Times New Roman" w:hAnsi="Times New Roman" w:cs="Times New Roman"/>
          <w:sz w:val="24"/>
          <w:szCs w:val="24"/>
        </w:rPr>
        <w:t>)</w:t>
      </w:r>
      <w:ins w:id="105" w:author="José Manuel Aburto" w:date="2018-08-14T14:39:00Z">
        <w:r w:rsidR="00781670">
          <w:rPr>
            <w:rFonts w:ascii="Times New Roman" w:hAnsi="Times New Roman" w:cs="Times New Roman"/>
            <w:sz w:val="24"/>
            <w:szCs w:val="24"/>
          </w:rPr>
          <w:t>,</w:t>
        </w:r>
      </w:ins>
      <w:del w:id="106" w:author="José Manuel Aburto" w:date="2018-08-14T14:39:00Z">
        <w:r w:rsidR="00AF1F3F" w:rsidRPr="00D73887" w:rsidDel="00781670">
          <w:rPr>
            <w:rFonts w:ascii="Times New Roman" w:hAnsi="Times New Roman" w:cs="Times New Roman"/>
            <w:sz w:val="24"/>
            <w:szCs w:val="24"/>
          </w:rPr>
          <w:delText>.</w:delText>
        </w:r>
      </w:del>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w:t>
      </w:r>
      <w:del w:id="107" w:author="José Manuel Aburto" w:date="2018-08-14T14:40:00Z">
        <w:r w:rsidR="006B5AD0" w:rsidRPr="00D73887" w:rsidDel="00781670">
          <w:rPr>
            <w:rFonts w:ascii="Times New Roman" w:hAnsi="Times New Roman" w:cs="Times New Roman"/>
            <w:sz w:val="24"/>
            <w:szCs w:val="24"/>
          </w:rPr>
          <w:delText xml:space="preserve">historically </w:delText>
        </w:r>
      </w:del>
      <w:ins w:id="108" w:author="José Manuel Aburto" w:date="2018-08-14T14:40:00Z">
        <w:r w:rsidR="00781670">
          <w:rPr>
            <w:rFonts w:ascii="Times New Roman" w:hAnsi="Times New Roman" w:cs="Times New Roman"/>
            <w:sz w:val="24"/>
            <w:szCs w:val="24"/>
          </w:rPr>
          <w:t xml:space="preserve">the </w:t>
        </w:r>
      </w:ins>
      <w:r w:rsidR="006B5AD0" w:rsidRPr="00D73887">
        <w:rPr>
          <w:rFonts w:ascii="Times New Roman" w:hAnsi="Times New Roman" w:cs="Times New Roman"/>
          <w:sz w:val="24"/>
          <w:szCs w:val="24"/>
        </w:rPr>
        <w:t>poor</w:t>
      </w:r>
      <w:ins w:id="109" w:author="José Manuel Aburto" w:date="2018-08-14T14:40:00Z">
        <w:r w:rsidR="00781670">
          <w:rPr>
            <w:rFonts w:ascii="Times New Roman" w:hAnsi="Times New Roman" w:cs="Times New Roman"/>
            <w:sz w:val="24"/>
            <w:szCs w:val="24"/>
          </w:rPr>
          <w:t>er</w:t>
        </w:r>
      </w:ins>
      <w:r w:rsidR="006B5AD0" w:rsidRPr="00D73887">
        <w:rPr>
          <w:rFonts w:ascii="Times New Roman" w:hAnsi="Times New Roman" w:cs="Times New Roman"/>
          <w:sz w:val="24"/>
          <w:szCs w:val="24"/>
        </w:rPr>
        <w:t xml:space="preserve"> states, which are mostly concentrated in the South.  </w:t>
      </w:r>
    </w:p>
    <w:p w14:paraId="54F7F2D9" w14:textId="0EA22823"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Most literature in this area focuses on social determinants of health</w:t>
      </w:r>
      <w:ins w:id="110" w:author="José Manuel Aburto" w:date="2018-08-14T16:19:00Z">
        <w:r w:rsidR="006E1384" w:rsidRPr="006E1384">
          <w:rPr>
            <w:rFonts w:ascii="Times New Roman" w:hAnsi="Times New Roman" w:cs="Times New Roman"/>
            <w:sz w:val="24"/>
            <w:szCs w:val="24"/>
          </w:rPr>
          <w:t xml:space="preserve"> such as socioeconomic status </w:t>
        </w:r>
      </w:ins>
      <w:ins w:id="111" w:author="José Manuel Aburto" w:date="2018-08-14T16:20:00Z">
        <w:r w:rsidR="006E1384" w:rsidRPr="006E1384">
          <w:rPr>
            <w:rFonts w:ascii="Times New Roman" w:hAnsi="Times New Roman" w:cs="Times New Roman"/>
            <w:sz w:val="24"/>
            <w:szCs w:val="24"/>
          </w:rPr>
          <w:t>or</w:t>
        </w:r>
      </w:ins>
      <w:ins w:id="112" w:author="José Manuel Aburto" w:date="2018-08-14T16:19:00Z">
        <w:r w:rsidR="006E1384" w:rsidRPr="006E1384">
          <w:rPr>
            <w:rFonts w:ascii="Times New Roman" w:hAnsi="Times New Roman" w:cs="Times New Roman"/>
            <w:sz w:val="24"/>
            <w:szCs w:val="24"/>
          </w:rPr>
          <w:t xml:space="preserve"> educational</w:t>
        </w:r>
      </w:ins>
      <w:ins w:id="113" w:author="José Manuel Aburto" w:date="2018-08-14T16:20:00Z">
        <w:r w:rsidR="006E1384" w:rsidRPr="006E1384">
          <w:rPr>
            <w:rFonts w:ascii="Times New Roman" w:hAnsi="Times New Roman" w:cs="Times New Roman"/>
            <w:sz w:val="24"/>
            <w:szCs w:val="24"/>
          </w:rPr>
          <w:t xml:space="preserve"> attainment as</w:t>
        </w:r>
      </w:ins>
      <w:ins w:id="114" w:author="José Manuel Aburto" w:date="2018-08-14T16:19:00Z">
        <w:r w:rsidR="006E1384" w:rsidRPr="006E1384">
          <w:rPr>
            <w:rFonts w:ascii="Times New Roman" w:hAnsi="Times New Roman" w:cs="Times New Roman"/>
            <w:sz w:val="24"/>
            <w:szCs w:val="24"/>
          </w:rPr>
          <w:t xml:space="preserve"> </w:t>
        </w:r>
      </w:ins>
      <w:del w:id="115" w:author="José Manuel Aburto" w:date="2018-08-14T16:20:00Z">
        <w:r w:rsidR="00E92AFB" w:rsidRPr="006E1384" w:rsidDel="006E1384">
          <w:rPr>
            <w:rFonts w:ascii="Times New Roman" w:hAnsi="Times New Roman" w:cs="Times New Roman"/>
            <w:sz w:val="24"/>
            <w:szCs w:val="24"/>
          </w:rPr>
          <w:delText xml:space="preserve"> (e.g., socioeconomic status and health risk factors) </w:delText>
        </w:r>
      </w:del>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del w:id="116" w:author="José Manuel Aburto" w:date="2018-08-14T16:22:00Z">
        <w:r w:rsidR="00BC2AAA" w:rsidRPr="006E1384" w:rsidDel="006E1384">
          <w:rPr>
            <w:rFonts w:ascii="Times New Roman" w:hAnsi="Times New Roman" w:cs="Times New Roman"/>
            <w:sz w:val="24"/>
            <w:szCs w:val="24"/>
          </w:rPr>
          <w:delText>In contrast, o</w:delText>
        </w:r>
      </w:del>
      <w:ins w:id="117" w:author="José Manuel Aburto" w:date="2018-08-14T16:22:00Z">
        <w:r w:rsidR="006E1384">
          <w:rPr>
            <w:rFonts w:ascii="Times New Roman" w:hAnsi="Times New Roman" w:cs="Times New Roman"/>
            <w:sz w:val="24"/>
            <w:szCs w:val="24"/>
          </w:rPr>
          <w:t>O</w:t>
        </w:r>
      </w:ins>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ins w:id="118" w:author="Hiram Beltran-Sanchez" w:date="2018-08-26T15:23:00Z">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tality and their link with life span variation and life expectancy by sex and by region in Mexico.</w:t>
        </w:r>
        <w:r w:rsidR="006A4BFA">
          <w:rPr>
            <w:rFonts w:ascii="Times New Roman" w:hAnsi="Times New Roman"/>
            <w:sz w:val="24"/>
            <w:szCs w:val="24"/>
          </w:rPr>
          <w:t xml:space="preserve"> </w:t>
        </w:r>
      </w:ins>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ins w:id="119" w:author="José Manuel Aburto" w:date="2018-08-16T16:38:00Z">
        <w:r w:rsidR="008A6B80">
          <w:rPr>
            <w:rFonts w:ascii="Times New Roman" w:hAnsi="Times New Roman" w:cs="Times New Roman"/>
            <w:sz w:val="24"/>
            <w:szCs w:val="24"/>
          </w:rPr>
          <w:t xml:space="preserve"> with the</w:t>
        </w:r>
      </w:ins>
      <w:del w:id="120" w:author="José Manuel Aburto" w:date="2018-08-16T16:38:00Z">
        <w:r w:rsidR="00421100" w:rsidRPr="00D73887" w:rsidDel="008A6B80">
          <w:rPr>
            <w:rFonts w:ascii="Times New Roman" w:hAnsi="Times New Roman" w:cs="Times New Roman"/>
            <w:sz w:val="24"/>
            <w:szCs w:val="24"/>
          </w:rPr>
          <w:delText xml:space="preserve">. </w:delText>
        </w:r>
        <w:r w:rsidR="00506D6A" w:rsidRPr="00D73887" w:rsidDel="008A6B80">
          <w:rPr>
            <w:rFonts w:ascii="Times New Roman" w:hAnsi="Times New Roman" w:cs="Times New Roman"/>
            <w:sz w:val="24"/>
            <w:szCs w:val="24"/>
          </w:rPr>
          <w:delText>Mexico is experiencing a</w:delText>
        </w:r>
      </w:del>
      <w:r w:rsidR="00506D6A" w:rsidRPr="00D73887">
        <w:rPr>
          <w:rFonts w:ascii="Times New Roman" w:hAnsi="Times New Roman" w:cs="Times New Roman"/>
          <w:sz w:val="24"/>
          <w:szCs w:val="24"/>
        </w:rPr>
        <w:t xml:space="preserve"> growing violence associated with the war on drugs </w:t>
      </w:r>
      <w:del w:id="121" w:author="José Manuel Aburto" w:date="2018-08-14T16:28:00Z">
        <w:r w:rsidR="006B5AD0" w:rsidRPr="00D73887" w:rsidDel="00737D2E">
          <w:rPr>
            <w:rFonts w:ascii="Times New Roman" w:hAnsi="Times New Roman" w:cs="Times New Roman"/>
            <w:sz w:val="24"/>
            <w:szCs w:val="24"/>
          </w:rPr>
          <w:delText xml:space="preserve">that </w:delText>
        </w:r>
        <w:r w:rsidR="00506D6A" w:rsidRPr="00D73887" w:rsidDel="00737D2E">
          <w:rPr>
            <w:rFonts w:ascii="Times New Roman" w:hAnsi="Times New Roman" w:cs="Times New Roman"/>
            <w:sz w:val="24"/>
            <w:szCs w:val="24"/>
          </w:rPr>
          <w:delText xml:space="preserve">started </w:delText>
        </w:r>
        <w:r w:rsidR="00D1436F" w:rsidRPr="00D73887" w:rsidDel="00737D2E">
          <w:rPr>
            <w:rFonts w:ascii="Times New Roman" w:hAnsi="Times New Roman" w:cs="Times New Roman"/>
            <w:sz w:val="24"/>
            <w:szCs w:val="24"/>
          </w:rPr>
          <w:delText xml:space="preserve">in </w:delText>
        </w:r>
        <w:r w:rsidR="008C659C" w:rsidRPr="00D73887" w:rsidDel="00737D2E">
          <w:rPr>
            <w:rFonts w:ascii="Times New Roman" w:hAnsi="Times New Roman" w:cs="Times New Roman"/>
            <w:sz w:val="24"/>
            <w:szCs w:val="24"/>
          </w:rPr>
          <w:delText xml:space="preserve">the </w:delText>
        </w:r>
        <w:r w:rsidR="00506D6A" w:rsidRPr="00D73887" w:rsidDel="00737D2E">
          <w:rPr>
            <w:rFonts w:ascii="Times New Roman" w:hAnsi="Times New Roman" w:cs="Times New Roman"/>
            <w:sz w:val="24"/>
            <w:szCs w:val="24"/>
          </w:rPr>
          <w:delText>last decade</w:delText>
        </w:r>
        <w:r w:rsidR="008C659C" w:rsidRPr="00D73887" w:rsidDel="00737D2E">
          <w:rPr>
            <w:rFonts w:ascii="Times New Roman" w:hAnsi="Times New Roman" w:cs="Times New Roman"/>
            <w:sz w:val="24"/>
            <w:szCs w:val="24"/>
          </w:rPr>
          <w:delText>,</w:delText>
        </w:r>
        <w:r w:rsidR="00857D7E" w:rsidRPr="00D73887" w:rsidDel="00737D2E">
          <w:rPr>
            <w:rFonts w:ascii="Times New Roman" w:hAnsi="Times New Roman" w:cs="Times New Roman"/>
            <w:sz w:val="24"/>
            <w:szCs w:val="24"/>
          </w:rPr>
          <w:delText xml:space="preserve"> </w:delText>
        </w:r>
      </w:del>
      <w:r w:rsidR="00506D6A" w:rsidRPr="00D73887">
        <w:rPr>
          <w:rFonts w:ascii="Times New Roman" w:hAnsi="Times New Roman" w:cs="Times New Roman"/>
          <w:sz w:val="24"/>
          <w:szCs w:val="24"/>
        </w:rPr>
        <w:t>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del w:id="122" w:author="José Manuel Aburto" w:date="2018-08-16T16:38:00Z">
        <w:r w:rsidR="00506D6A" w:rsidRPr="00D73887" w:rsidDel="008A6B80">
          <w:rPr>
            <w:rFonts w:ascii="Times New Roman" w:hAnsi="Times New Roman" w:cs="Times New Roman"/>
            <w:sz w:val="24"/>
            <w:szCs w:val="24"/>
          </w:rPr>
          <w:delText xml:space="preserve">the increase in homicides a </w:delText>
        </w:r>
      </w:del>
      <w:ins w:id="123" w:author="José Manuel Aburto" w:date="2018-08-16T16:38:00Z">
        <w:r w:rsidR="008A6B80">
          <w:rPr>
            <w:rFonts w:ascii="Times New Roman" w:hAnsi="Times New Roman" w:cs="Times New Roman"/>
            <w:sz w:val="24"/>
            <w:szCs w:val="24"/>
          </w:rPr>
          <w:t xml:space="preserve">it a </w:t>
        </w:r>
      </w:ins>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del w:id="124" w:author="José Manuel Aburto" w:date="2018-08-14T16:29:00Z">
        <w:r w:rsidR="00857D7E" w:rsidRPr="00D73887" w:rsidDel="00737D2E">
          <w:rPr>
            <w:rFonts w:ascii="Times New Roman" w:hAnsi="Times New Roman" w:cs="Times New Roman"/>
            <w:sz w:val="24"/>
            <w:szCs w:val="24"/>
          </w:rPr>
          <w:delText>that homicides have</w:delText>
        </w:r>
      </w:del>
      <w:ins w:id="125" w:author="José Manuel Aburto" w:date="2018-08-14T16:29:00Z">
        <w:r w:rsidR="00737D2E">
          <w:rPr>
            <w:rFonts w:ascii="Times New Roman" w:hAnsi="Times New Roman" w:cs="Times New Roman"/>
            <w:sz w:val="24"/>
            <w:szCs w:val="24"/>
          </w:rPr>
          <w:t>of violence</w:t>
        </w:r>
      </w:ins>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del w:id="126" w:author="José Manuel Aburto" w:date="2018-08-14T16:29:00Z">
        <w:r w:rsidR="004622FC" w:rsidRPr="00D73887" w:rsidDel="00737D2E">
          <w:rPr>
            <w:rFonts w:ascii="Times New Roman" w:hAnsi="Times New Roman" w:cs="Times New Roman"/>
            <w:sz w:val="24"/>
            <w:szCs w:val="24"/>
          </w:rPr>
          <w:delText xml:space="preserve"> in</w:delText>
        </w:r>
      </w:del>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w:t>
      </w:r>
      <w:del w:id="127" w:author="José Manuel Aburto" w:date="2018-08-14T16:29:00Z">
        <w:r w:rsidR="00421100" w:rsidRPr="00D73887" w:rsidDel="00737D2E">
          <w:rPr>
            <w:rFonts w:ascii="Times New Roman" w:hAnsi="Times New Roman" w:cs="Times New Roman"/>
            <w:sz w:val="24"/>
            <w:szCs w:val="24"/>
          </w:rPr>
          <w:delText xml:space="preserve">that are </w:delText>
        </w:r>
      </w:del>
      <w:r w:rsidR="00421100" w:rsidRPr="00D73887">
        <w:rPr>
          <w:rFonts w:ascii="Times New Roman" w:hAnsi="Times New Roman" w:cs="Times New Roman"/>
          <w:sz w:val="24"/>
          <w:szCs w:val="24"/>
        </w:rPr>
        <w:t xml:space="preserve">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1C04F839" w:rsidR="004C14CD" w:rsidRPr="00D73887" w:rsidRDefault="00F63FDC" w:rsidP="00DA15CA">
      <w:pPr>
        <w:spacing w:line="480" w:lineRule="auto"/>
        <w:ind w:firstLine="720"/>
        <w:jc w:val="both"/>
        <w:rPr>
          <w:rFonts w:ascii="Times New Roman" w:hAnsi="Times New Roman" w:cs="Times New Roman"/>
          <w:sz w:val="24"/>
          <w:szCs w:val="24"/>
        </w:rPr>
      </w:pPr>
      <w:del w:id="128" w:author="José Manuel Aburto" w:date="2018-08-14T16:30:00Z">
        <w:r w:rsidRPr="00D73887" w:rsidDel="00737D2E">
          <w:rPr>
            <w:rFonts w:ascii="Times New Roman" w:hAnsi="Times New Roman" w:cs="Times New Roman"/>
            <w:sz w:val="24"/>
            <w:szCs w:val="24"/>
          </w:rPr>
          <w:delText>Here</w:delText>
        </w:r>
        <w:r w:rsidR="004C14CD" w:rsidRPr="00D73887" w:rsidDel="00737D2E">
          <w:rPr>
            <w:rFonts w:ascii="Times New Roman" w:hAnsi="Times New Roman" w:cs="Times New Roman"/>
            <w:sz w:val="24"/>
            <w:szCs w:val="24"/>
          </w:rPr>
          <w:delText>, w</w:delText>
        </w:r>
      </w:del>
      <w:ins w:id="129" w:author="José Manuel Aburto" w:date="2018-08-14T16:30:00Z">
        <w:r w:rsidR="00737D2E">
          <w:rPr>
            <w:rFonts w:ascii="Times New Roman" w:hAnsi="Times New Roman" w:cs="Times New Roman"/>
            <w:sz w:val="24"/>
            <w:szCs w:val="24"/>
          </w:rPr>
          <w:t>W</w:t>
        </w:r>
      </w:ins>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a </w:t>
      </w:r>
      <w:r w:rsidR="004C14CD" w:rsidRPr="000A1FC7">
        <w:rPr>
          <w:rFonts w:ascii="Times New Roman" w:hAnsi="Times New Roman" w:cs="Times New Roman"/>
          <w:sz w:val="24"/>
          <w:szCs w:val="24"/>
        </w:rPr>
        <w:t>2</w:t>
      </w:r>
      <w:del w:id="130" w:author="José Manuel Aburto" w:date="2018-08-14T14:23:00Z">
        <w:r w:rsidR="004C14CD" w:rsidRPr="000A1FC7" w:rsidDel="000A1FC7">
          <w:rPr>
            <w:rFonts w:ascii="Times New Roman" w:hAnsi="Times New Roman" w:cs="Times New Roman"/>
            <w:sz w:val="24"/>
            <w:szCs w:val="24"/>
          </w:rPr>
          <w:delText>0</w:delText>
        </w:r>
      </w:del>
      <w:ins w:id="131" w:author="José Manuel Aburto" w:date="2018-08-14T14:23:00Z">
        <w:r w:rsidR="000A1FC7">
          <w:rPr>
            <w:rFonts w:ascii="Times New Roman" w:hAnsi="Times New Roman" w:cs="Times New Roman"/>
            <w:sz w:val="24"/>
            <w:szCs w:val="24"/>
          </w:rPr>
          <w:t>1</w:t>
        </w:r>
      </w:ins>
      <w:r w:rsidR="004C14CD" w:rsidRPr="00D73887">
        <w:rPr>
          <w:rFonts w:ascii="Times New Roman" w:hAnsi="Times New Roman" w:cs="Times New Roman"/>
          <w:sz w:val="24"/>
          <w:szCs w:val="24"/>
        </w:rPr>
        <w:t xml:space="preserve">-year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7AB7E63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w:t>
      </w:r>
      <w:del w:id="132" w:author="José Manuel Aburto" w:date="2018-08-16T16:39:00Z">
        <w:r w:rsidR="00CC0A4A" w:rsidRPr="00D73887" w:rsidDel="008A6B80">
          <w:rPr>
            <w:rFonts w:ascii="Times New Roman" w:hAnsi="Times New Roman" w:cs="Times New Roman"/>
            <w:sz w:val="24"/>
            <w:szCs w:val="24"/>
          </w:rPr>
          <w:delText xml:space="preserve">publicly </w:delText>
        </w:r>
      </w:del>
      <w:r w:rsidR="00CC0A4A" w:rsidRPr="00D73887">
        <w:rPr>
          <w:rFonts w:ascii="Times New Roman" w:hAnsi="Times New Roman" w:cs="Times New Roman"/>
          <w:sz w:val="24"/>
          <w:szCs w:val="24"/>
        </w:rPr>
        <w:t xml:space="preserve">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4546C584"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 xml:space="preserve"> 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ins w:id="133" w:author="José Manuel Aburto" w:date="2018-08-14T14:42:00Z">
        <w:r w:rsidR="00761313">
          <w:rPr>
            <w:rFonts w:ascii="Times New Roman" w:hAnsi="Times New Roman" w:cs="Times New Roman"/>
            <w:sz w:val="24"/>
            <w:szCs w:val="24"/>
          </w:rPr>
          <w:t>Supplementa</w:t>
        </w:r>
        <w:r w:rsidR="00EB752D">
          <w:rPr>
            <w:rFonts w:ascii="Times New Roman" w:hAnsi="Times New Roman" w:cs="Times New Roman"/>
            <w:sz w:val="24"/>
            <w:szCs w:val="24"/>
          </w:rPr>
          <w:t>ry</w:t>
        </w:r>
        <w:r w:rsidR="00761313">
          <w:rPr>
            <w:rFonts w:ascii="Times New Roman" w:hAnsi="Times New Roman" w:cs="Times New Roman"/>
            <w:sz w:val="24"/>
            <w:szCs w:val="24"/>
          </w:rPr>
          <w:t xml:space="preserve"> Material</w:t>
        </w:r>
      </w:ins>
      <w:ins w:id="134" w:author="José Manuel Aburto" w:date="2018-08-16T10:11:00Z">
        <w:r w:rsidR="00EB752D">
          <w:rPr>
            <w:rFonts w:ascii="Times New Roman" w:hAnsi="Times New Roman" w:cs="Times New Roman"/>
            <w:sz w:val="24"/>
            <w:szCs w:val="24"/>
          </w:rPr>
          <w:t xml:space="preserve"> [SM]</w:t>
        </w:r>
      </w:ins>
      <w:ins w:id="135" w:author="José Manuel Aburto" w:date="2018-08-14T14:42:00Z">
        <w:r w:rsidR="00761313">
          <w:rPr>
            <w:rFonts w:ascii="Times New Roman" w:hAnsi="Times New Roman" w:cs="Times New Roman"/>
            <w:sz w:val="24"/>
            <w:szCs w:val="24"/>
          </w:rPr>
          <w:t xml:space="preserve"> </w:t>
        </w:r>
      </w:ins>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w:t>
      </w:r>
      <w:del w:id="136" w:author="José Manuel Aburto" w:date="2018-08-16T10:12:00Z">
        <w:r w:rsidR="004218ED" w:rsidRPr="00D73887" w:rsidDel="00EB752D">
          <w:rPr>
            <w:rFonts w:ascii="Times New Roman" w:hAnsi="Times New Roman" w:cs="Times New Roman"/>
            <w:sz w:val="24"/>
            <w:szCs w:val="24"/>
          </w:rPr>
          <w:delText xml:space="preserve">there are </w:delText>
        </w:r>
      </w:del>
      <w:r w:rsidR="004218ED" w:rsidRPr="00D73887">
        <w:rPr>
          <w:rFonts w:ascii="Times New Roman" w:hAnsi="Times New Roman" w:cs="Times New Roman"/>
          <w:sz w:val="24"/>
          <w:szCs w:val="24"/>
        </w:rPr>
        <w:t xml:space="preserve">some conditions </w:t>
      </w:r>
      <w:del w:id="137" w:author="José Manuel Aburto" w:date="2018-08-16T10:12:00Z">
        <w:r w:rsidR="004218ED" w:rsidRPr="00D73887" w:rsidDel="00EB752D">
          <w:rPr>
            <w:rFonts w:ascii="Times New Roman" w:hAnsi="Times New Roman" w:cs="Times New Roman"/>
            <w:sz w:val="24"/>
            <w:szCs w:val="24"/>
          </w:rPr>
          <w:delText xml:space="preserve">that </w:delText>
        </w:r>
      </w:del>
      <w:r w:rsidR="004218ED" w:rsidRPr="00D73887">
        <w:rPr>
          <w:rFonts w:ascii="Times New Roman" w:hAnsi="Times New Roman" w:cs="Times New Roman"/>
          <w:sz w:val="24"/>
          <w:szCs w:val="24"/>
        </w:rPr>
        <w:t xml:space="preserve">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ins w:id="138" w:author="José Manuel Aburto" w:date="2018-08-14T14:24:00Z">
        <w:r w:rsidR="000A1FC7">
          <w:rPr>
            <w:rFonts w:ascii="Times New Roman" w:hAnsi="Times New Roman" w:cs="Times New Roman"/>
            <w:sz w:val="24"/>
            <w:szCs w:val="24"/>
          </w:rPr>
          <w:t>8</w:t>
        </w:r>
      </w:ins>
      <w:del w:id="139" w:author="José Manuel Aburto" w:date="2018-08-14T14:24:00Z">
        <w:r w:rsidR="005B366A" w:rsidRPr="00D73887" w:rsidDel="000A1FC7">
          <w:rPr>
            <w:rFonts w:ascii="Times New Roman" w:hAnsi="Times New Roman" w:cs="Times New Roman"/>
            <w:sz w:val="24"/>
            <w:szCs w:val="24"/>
          </w:rPr>
          <w:delText>9</w:delText>
        </w:r>
      </w:del>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del w:id="140" w:author="Hiram Beltran-Sanchez" w:date="2018-08-26T16:01:00Z">
        <w:r w:rsidR="005B0662" w:rsidRPr="00D73887" w:rsidDel="00E12175">
          <w:rPr>
            <w:rFonts w:ascii="Times New Roman" w:hAnsi="Times New Roman" w:cs="Times New Roman"/>
            <w:sz w:val="24"/>
            <w:szCs w:val="24"/>
          </w:rPr>
          <w:delText>.</w:delText>
        </w:r>
      </w:del>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ins w:id="141" w:author="Hiram Beltran-Sanchez" w:date="2018-08-26T16:01:00Z">
        <w:r w:rsidR="00E12175">
          <w:rPr>
            <w:rFonts w:ascii="Times New Roman" w:hAnsi="Times New Roman" w:cs="Times New Roman"/>
            <w:sz w:val="24"/>
            <w:szCs w:val="24"/>
          </w:rPr>
          <w:t xml:space="preserve"> </w:t>
        </w:r>
        <w:r w:rsidR="00E12175">
          <w:rPr>
            <w:rFonts w:ascii="Times New Roman" w:hAnsi="Times New Roman"/>
            <w:sz w:val="24"/>
            <w:szCs w:val="24"/>
          </w:rPr>
          <w:t>and about XX% of homicide occurred below this age in the study period.</w:t>
        </w:r>
      </w:ins>
    </w:p>
    <w:p w14:paraId="2C17F252" w14:textId="6BF47389"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ins w:id="142" w:author="Hiram Beltran-Sanchez" w:date="2018-08-26T13:38:00Z">
        <w:r w:rsidR="00305B2B">
          <w:rPr>
            <w:rFonts w:ascii="Times New Roman" w:hAnsi="Times New Roman" w:cs="Times New Roman"/>
            <w:sz w:val="24"/>
            <w:szCs w:val="24"/>
          </w:rPr>
          <w:t xml:space="preserve"> that represent periods of major changes in homicides</w:t>
        </w:r>
      </w:ins>
      <w:ins w:id="143" w:author="Hiram Beltran-Sanchez" w:date="2018-08-26T13:39:00Z">
        <w:r w:rsidR="00305B2B">
          <w:rPr>
            <w:rFonts w:ascii="Times New Roman" w:hAnsi="Times New Roman" w:cs="Times New Roman"/>
            <w:sz w:val="24"/>
            <w:szCs w:val="24"/>
          </w:rPr>
          <w:t xml:space="preserve"> </w:t>
        </w:r>
        <w:commentRangeStart w:id="144"/>
        <w:r w:rsidR="00305B2B">
          <w:rPr>
            <w:rFonts w:ascii="Times New Roman" w:hAnsi="Times New Roman" w:cs="Times New Roman"/>
            <w:sz w:val="24"/>
            <w:szCs w:val="24"/>
          </w:rPr>
          <w:t>(Figure</w:t>
        </w:r>
        <w:commentRangeEnd w:id="144"/>
        <w:r w:rsidR="00305B2B">
          <w:rPr>
            <w:rStyle w:val="CommentReference"/>
          </w:rPr>
          <w:commentReference w:id="144"/>
        </w:r>
        <w:r w:rsidR="00305B2B">
          <w:rPr>
            <w:rFonts w:ascii="Times New Roman" w:hAnsi="Times New Roman" w:cs="Times New Roman"/>
            <w:sz w:val="24"/>
            <w:szCs w:val="24"/>
          </w:rPr>
          <w:t xml:space="preserve">) </w:t>
        </w:r>
      </w:ins>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ins w:id="145" w:author="Hiram Beltran-Sanchez" w:date="2018-08-26T13:39:00Z">
        <w:r w:rsidR="00305B2B">
          <w:rPr>
            <w:rFonts w:ascii="Times New Roman" w:hAnsi="Times New Roman" w:cs="Times New Roman"/>
            <w:sz w:val="24"/>
            <w:szCs w:val="24"/>
          </w:rPr>
          <w:t>e first period</w:t>
        </w:r>
      </w:ins>
      <w:del w:id="146" w:author="Hiram Beltran-Sanchez" w:date="2018-08-26T13:39:00Z">
        <w:r w:rsidR="00E3719C" w:rsidRPr="00D73887" w:rsidDel="00305B2B">
          <w:rPr>
            <w:rFonts w:ascii="Times New Roman" w:hAnsi="Times New Roman" w:cs="Times New Roman"/>
            <w:sz w:val="24"/>
            <w:szCs w:val="24"/>
          </w:rPr>
          <w:delText>is allowed us to identify a period of</w:delText>
        </w:r>
      </w:del>
      <w:ins w:id="147" w:author="Hiram Beltran-Sanchez" w:date="2018-08-26T13:39:00Z">
        <w:r w:rsidR="00305B2B">
          <w:rPr>
            <w:rFonts w:ascii="Times New Roman" w:hAnsi="Times New Roman" w:cs="Times New Roman"/>
            <w:sz w:val="24"/>
            <w:szCs w:val="24"/>
          </w:rPr>
          <w:t xml:space="preserve"> corresponds to</w:t>
        </w:r>
      </w:ins>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ins w:id="148" w:author="Hiram Beltran-Sanchez" w:date="2018-08-26T13:40:00Z">
        <w:r w:rsidR="00305B2B">
          <w:rPr>
            <w:rFonts w:ascii="Times New Roman" w:hAnsi="Times New Roman" w:cs="Times New Roman"/>
            <w:sz w:val="24"/>
            <w:szCs w:val="24"/>
          </w:rPr>
          <w:t>;</w:t>
        </w:r>
      </w:ins>
      <w:del w:id="149" w:author="Hiram Beltran-Sanchez" w:date="2018-08-26T13:40:00Z">
        <w:r w:rsidR="003B1E7D" w:rsidRPr="00D73887" w:rsidDel="00305B2B">
          <w:rPr>
            <w:rFonts w:ascii="Times New Roman" w:hAnsi="Times New Roman" w:cs="Times New Roman"/>
            <w:sz w:val="24"/>
            <w:szCs w:val="24"/>
          </w:rPr>
          <w:delText>.</w:delText>
        </w:r>
      </w:del>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ins w:id="150" w:author="Hiram Beltran-Sanchez" w:date="2018-08-26T13:40:00Z">
        <w:r w:rsidR="00305B2B">
          <w:rPr>
            <w:rFonts w:ascii="Times New Roman" w:hAnsi="Times New Roman" w:cs="Times New Roman"/>
            <w:sz w:val="24"/>
            <w:szCs w:val="24"/>
          </w:rPr>
          <w:t>while t</w:t>
        </w:r>
      </w:ins>
      <w:del w:id="151" w:author="Hiram Beltran-Sanchez" w:date="2018-08-26T13:40:00Z">
        <w:r w:rsidR="00B9218A" w:rsidRPr="00D73887" w:rsidDel="00305B2B">
          <w:rPr>
            <w:rFonts w:ascii="Times New Roman" w:hAnsi="Times New Roman" w:cs="Times New Roman"/>
            <w:sz w:val="24"/>
            <w:szCs w:val="24"/>
          </w:rPr>
          <w:delText>T</w:delText>
        </w:r>
      </w:del>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lastRenderedPageBreak/>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445C01DE" w:rsidR="008505EE" w:rsidRPr="00D73887"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w:t>
      </w:r>
      <w:del w:id="152" w:author="José Manuel Aburto" w:date="2018-08-16T10:16:00Z">
        <w:r w:rsidRPr="00D73887" w:rsidDel="00945A15">
          <w:rPr>
            <w:rFonts w:ascii="Times New Roman" w:hAnsi="Times New Roman" w:cs="Times New Roman"/>
            <w:sz w:val="24"/>
            <w:szCs w:val="24"/>
          </w:rPr>
          <w:delText xml:space="preserve">we </w:delText>
        </w:r>
      </w:del>
      <w:r w:rsidRPr="00D73887">
        <w:rPr>
          <w:rFonts w:ascii="Times New Roman" w:hAnsi="Times New Roman" w:cs="Times New Roman"/>
          <w:sz w:val="24"/>
          <w:szCs w:val="24"/>
        </w:rPr>
        <w:t>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ins w:id="153" w:author="José Manuel Aburto" w:date="2018-08-16T10:16:00Z">
        <w:r w:rsidR="00945A15">
          <w:rPr>
            <w:rFonts w:ascii="Times New Roman" w:hAnsi="Times New Roman" w:cs="Times New Roman"/>
            <w:sz w:val="24"/>
            <w:szCs w:val="24"/>
          </w:rPr>
          <w:t xml:space="preserve">at </w:t>
        </w:r>
      </w:ins>
      <w:del w:id="154" w:author="José Manuel Aburto" w:date="2018-08-16T10:16:00Z">
        <w:r w:rsidRPr="00D73887" w:rsidDel="00945A15">
          <w:rPr>
            <w:rFonts w:ascii="Times New Roman" w:hAnsi="Times New Roman" w:cs="Times New Roman"/>
            <w:sz w:val="24"/>
            <w:szCs w:val="24"/>
          </w:rPr>
          <w:delText xml:space="preserve">when </w:delText>
        </w:r>
      </w:del>
      <w:r w:rsidRPr="00D73887">
        <w:rPr>
          <w:rFonts w:ascii="Times New Roman" w:hAnsi="Times New Roman" w:cs="Times New Roman"/>
          <w:sz w:val="24"/>
          <w:szCs w:val="24"/>
        </w:rPr>
        <w:t>death</w:t>
      </w:r>
      <w:del w:id="155" w:author="José Manuel Aburto" w:date="2018-08-16T10:17:00Z">
        <w:r w:rsidRPr="00D73887" w:rsidDel="00945A15">
          <w:rPr>
            <w:rFonts w:ascii="Times New Roman" w:hAnsi="Times New Roman" w:cs="Times New Roman"/>
            <w:sz w:val="24"/>
            <w:szCs w:val="24"/>
          </w:rPr>
          <w:delText xml:space="preserve"> occurs</w:delText>
        </w:r>
        <w:r w:rsidR="004C14CD" w:rsidRPr="00D73887" w:rsidDel="00945A15">
          <w:rPr>
            <w:rFonts w:ascii="Times New Roman" w:hAnsi="Times New Roman" w:cs="Times New Roman"/>
            <w:sz w:val="24"/>
            <w:szCs w:val="24"/>
          </w:rPr>
          <w:delText xml:space="preserve"> above age 15</w:delText>
        </w:r>
      </w:del>
      <w:r w:rsidRPr="00D73887">
        <w:rPr>
          <w:rFonts w:ascii="Times New Roman" w:hAnsi="Times New Roman" w:cs="Times New Roman"/>
          <w:sz w:val="24"/>
          <w:szCs w:val="24"/>
        </w:rPr>
        <w:t>, or life years lost due to death</w:t>
      </w:r>
      <w:r w:rsidR="00FC3AD8" w:rsidRPr="00D73887">
        <w:rPr>
          <w:rFonts w:ascii="Times New Roman" w:hAnsi="Times New Roman" w:cs="Times New Roman"/>
          <w:sz w:val="24"/>
          <w:szCs w:val="24"/>
        </w:rPr>
        <w:t xml:space="preserve"> (see </w:t>
      </w:r>
      <w:del w:id="156" w:author="José Manuel Aburto" w:date="2018-08-16T10:17:00Z">
        <w:r w:rsidR="00FC3AD8" w:rsidRPr="00D73887" w:rsidDel="00945A15">
          <w:rPr>
            <w:rFonts w:ascii="Times New Roman" w:hAnsi="Times New Roman" w:cs="Times New Roman"/>
            <w:sz w:val="24"/>
            <w:szCs w:val="24"/>
          </w:rPr>
          <w:delText>Supplementary</w:delText>
        </w:r>
        <w:r w:rsidR="00DF0041" w:rsidRPr="00D73887" w:rsidDel="00945A15">
          <w:rPr>
            <w:rFonts w:ascii="Times New Roman" w:hAnsi="Times New Roman" w:cs="Times New Roman"/>
            <w:sz w:val="24"/>
            <w:szCs w:val="24"/>
          </w:rPr>
          <w:delText xml:space="preserve"> Material</w:delText>
        </w:r>
      </w:del>
      <w:ins w:id="157" w:author="José Manuel Aburto" w:date="2018-08-16T10:17:00Z">
        <w:r w:rsidR="00945A15">
          <w:rPr>
            <w:rFonts w:ascii="Times New Roman" w:hAnsi="Times New Roman" w:cs="Times New Roman"/>
            <w:sz w:val="24"/>
            <w:szCs w:val="24"/>
          </w:rPr>
          <w:t>SM</w:t>
        </w:r>
      </w:ins>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del w:id="158" w:author="José Manuel Aburto" w:date="2018-08-16T10:20:00Z">
        <w:r w:rsidRPr="00D73887" w:rsidDel="002143D9">
          <w:rPr>
            <w:rFonts w:ascii="Times New Roman" w:hAnsi="Times New Roman" w:cs="Times New Roman"/>
            <w:sz w:val="24"/>
            <w:szCs w:val="24"/>
          </w:rPr>
          <w:delText>die before their expected lifetime contribut</w:delText>
        </w:r>
        <w:r w:rsidR="00BD2713" w:rsidRPr="00D73887" w:rsidDel="002143D9">
          <w:rPr>
            <w:rFonts w:ascii="Times New Roman" w:hAnsi="Times New Roman" w:cs="Times New Roman"/>
            <w:sz w:val="24"/>
            <w:szCs w:val="24"/>
          </w:rPr>
          <w:delText xml:space="preserve">ing </w:delText>
        </w:r>
      </w:del>
      <w:ins w:id="159" w:author="José Manuel Aburto" w:date="2018-08-16T10:20:00Z">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ins>
      <w:del w:id="160" w:author="José Manuel Aburto" w:date="2018-08-16T10:20:00Z">
        <w:r w:rsidR="00BD2713" w:rsidRPr="00D73887" w:rsidDel="002143D9">
          <w:rPr>
            <w:rFonts w:ascii="Times New Roman" w:hAnsi="Times New Roman" w:cs="Times New Roman"/>
            <w:sz w:val="24"/>
            <w:szCs w:val="24"/>
          </w:rPr>
          <w:delText>lost</w:delText>
        </w:r>
      </w:del>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9B5821">
        <w:rPr>
          <w:rFonts w:ascii="Times New Roman" w:hAnsi="Times New Roman" w:cs="Times New Roman"/>
          <w:sz w:val="24"/>
          <w:szCs w:val="24"/>
        </w:rPr>
        <w:t xml:space="preserve"> </w:t>
      </w:r>
      <w:ins w:id="161" w:author="José Manuel Aburto" w:date="2018-08-16T17:59:00Z">
        <w:r w:rsidR="009B5821">
          <w:rPr>
            <w:rFonts w:ascii="Times New Roman" w:hAnsi="Times New Roman" w:cs="Times New Roman"/>
            <w:sz w:val="24"/>
            <w:szCs w:val="24"/>
          </w:rPr>
          <w:t>because including infant mortality conceal</w:t>
        </w:r>
      </w:ins>
      <w:ins w:id="162" w:author="José Manuel Aburto" w:date="2018-08-16T18:00:00Z">
        <w:r w:rsidR="009B5821">
          <w:rPr>
            <w:rFonts w:ascii="Times New Roman" w:hAnsi="Times New Roman" w:cs="Times New Roman"/>
            <w:sz w:val="24"/>
            <w:szCs w:val="24"/>
          </w:rPr>
          <w:t>s dynamics of mortality</w:t>
        </w:r>
      </w:ins>
      <w:r w:rsidR="009B5821">
        <w:rPr>
          <w:rFonts w:ascii="Times New Roman" w:hAnsi="Times New Roman" w:cs="Times New Roman"/>
          <w:sz w:val="24"/>
          <w:szCs w:val="24"/>
        </w:rPr>
        <w:t xml:space="preserve"> </w:t>
      </w:r>
      <w:ins w:id="163" w:author="José Manuel Aburto" w:date="2018-08-16T18:00:00Z">
        <w:r w:rsidR="009B5821">
          <w:rPr>
            <w:rFonts w:ascii="Times New Roman" w:hAnsi="Times New Roman" w:cs="Times New Roman"/>
            <w:sz w:val="24"/>
            <w:szCs w:val="24"/>
          </w:rPr>
          <w:t>at adult ages</w:t>
        </w:r>
      </w:ins>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ins w:id="164" w:author="José Manuel Aburto" w:date="2018-08-16T18:00:00Z">
        <w:r w:rsidR="009B5821">
          <w:rPr>
            <w:rFonts w:ascii="Times New Roman" w:hAnsi="Times New Roman" w:cs="Times New Roman"/>
            <w:sz w:val="24"/>
            <w:szCs w:val="24"/>
          </w:rPr>
          <w:t xml:space="preserve"> and because </w:t>
        </w:r>
      </w:ins>
      <w:ins w:id="165" w:author="José Manuel Aburto" w:date="2018-08-16T18:01:00Z">
        <w:r w:rsidR="009B5821">
          <w:rPr>
            <w:rFonts w:ascii="Times New Roman" w:hAnsi="Times New Roman" w:cs="Times New Roman"/>
            <w:sz w:val="24"/>
            <w:szCs w:val="24"/>
          </w:rPr>
          <w:t xml:space="preserve">98.5% of homicides occur </w:t>
        </w:r>
      </w:ins>
      <w:ins w:id="166" w:author="José Manuel Aburto" w:date="2018-08-16T18:03:00Z">
        <w:r w:rsidR="009B5821">
          <w:rPr>
            <w:rFonts w:ascii="Times New Roman" w:hAnsi="Times New Roman" w:cs="Times New Roman"/>
            <w:sz w:val="24"/>
            <w:szCs w:val="24"/>
          </w:rPr>
          <w:t>above</w:t>
        </w:r>
      </w:ins>
      <w:ins w:id="167" w:author="José Manuel Aburto" w:date="2018-08-16T18:01:00Z">
        <w:r w:rsidR="009B5821">
          <w:rPr>
            <w:rFonts w:ascii="Times New Roman" w:hAnsi="Times New Roman" w:cs="Times New Roman"/>
            <w:sz w:val="24"/>
            <w:szCs w:val="24"/>
          </w:rPr>
          <w:t xml:space="preserve"> that age</w:t>
        </w:r>
      </w:ins>
      <w:ins w:id="168" w:author="José Manuel Aburto" w:date="2018-08-16T18:03:00Z">
        <w:r w:rsidR="009B5821">
          <w:rPr>
            <w:rFonts w:ascii="Times New Roman" w:hAnsi="Times New Roman" w:cs="Times New Roman"/>
            <w:sz w:val="24"/>
            <w:szCs w:val="24"/>
          </w:rPr>
          <w:t>.</w:t>
        </w:r>
      </w:ins>
      <w:del w:id="169" w:author="José Manuel Aburto" w:date="2018-08-16T18:01:00Z">
        <w:r w:rsidR="00C62C42" w:rsidRPr="00D73887" w:rsidDel="009B5821">
          <w:rPr>
            <w:rFonts w:ascii="Times New Roman" w:hAnsi="Times New Roman" w:cs="Times New Roman"/>
            <w:sz w:val="24"/>
            <w:szCs w:val="24"/>
          </w:rPr>
          <w:delText xml:space="preserve"> to capture</w:delText>
        </w:r>
      </w:del>
      <w:del w:id="170" w:author="José Manuel Aburto" w:date="2018-08-16T18:03:00Z">
        <w:r w:rsidR="00C62C42" w:rsidRPr="00D73887" w:rsidDel="009B5821">
          <w:rPr>
            <w:rFonts w:ascii="Times New Roman" w:hAnsi="Times New Roman" w:cs="Times New Roman"/>
            <w:sz w:val="24"/>
            <w:szCs w:val="24"/>
          </w:rPr>
          <w:delText xml:space="preserve"> the onset of homici</w:delText>
        </w:r>
        <w:r w:rsidR="00F65329" w:rsidRPr="00D73887" w:rsidDel="009B5821">
          <w:rPr>
            <w:rFonts w:ascii="Times New Roman" w:hAnsi="Times New Roman" w:cs="Times New Roman"/>
            <w:sz w:val="24"/>
            <w:szCs w:val="24"/>
          </w:rPr>
          <w:delText>des</w:delText>
        </w:r>
        <w:r w:rsidR="00C62C42" w:rsidRPr="00D73887" w:rsidDel="009B5821">
          <w:rPr>
            <w:rFonts w:ascii="Times New Roman" w:hAnsi="Times New Roman" w:cs="Times New Roman"/>
            <w:sz w:val="24"/>
            <w:szCs w:val="24"/>
          </w:rPr>
          <w:delText>.</w:delText>
        </w:r>
        <w:r w:rsidRPr="00D73887" w:rsidDel="009B5821">
          <w:rPr>
            <w:rFonts w:ascii="Times New Roman" w:eastAsiaTheme="minorEastAsia" w:hAnsi="Times New Roman" w:cs="Times New Roman"/>
            <w:sz w:val="24"/>
            <w:szCs w:val="24"/>
          </w:rPr>
          <w:delText xml:space="preserve"> </w:delText>
        </w:r>
      </w:del>
    </w:p>
    <w:p w14:paraId="402962C1" w14:textId="59427C36"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del w:id="171" w:author="José Manuel Aburto" w:date="2018-08-16T10:21:00Z">
        <w:r w:rsidR="00CC0A4A" w:rsidRPr="00D73887" w:rsidDel="00CD13E5">
          <w:rPr>
            <w:rFonts w:ascii="Times New Roman" w:eastAsiaTheme="minorEastAsia" w:hAnsi="Times New Roman" w:cs="Times New Roman"/>
            <w:sz w:val="24"/>
            <w:szCs w:val="24"/>
          </w:rPr>
          <w:delText xml:space="preserve">has </w:delText>
        </w:r>
        <w:r w:rsidR="00A77AA9" w:rsidRPr="00D73887" w:rsidDel="00CD13E5">
          <w:rPr>
            <w:rFonts w:ascii="Times New Roman" w:eastAsiaTheme="minorEastAsia" w:hAnsi="Times New Roman" w:cs="Times New Roman"/>
            <w:sz w:val="24"/>
            <w:szCs w:val="24"/>
          </w:rPr>
          <w:delText xml:space="preserve">three main properties: it </w:delText>
        </w:r>
      </w:del>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30B29" w:rsidRPr="00D73887">
        <w:rPr>
          <w:rFonts w:ascii="Times New Roman" w:eastAsiaTheme="minorEastAsia" w:hAnsi="Times New Roman" w:cs="Times New Roman"/>
          <w:sz w:val="24"/>
          <w:szCs w:val="24"/>
        </w:rPr>
        <w:t xml:space="preserve"> </w:t>
      </w:r>
      <w:del w:id="172" w:author="José Manuel Aburto" w:date="2018-08-16T10:21:00Z">
        <w:r w:rsidR="00885E16" w:rsidRPr="00D73887" w:rsidDel="00CD13E5">
          <w:rPr>
            <w:rFonts w:ascii="Times New Roman" w:eastAsiaTheme="minorEastAsia" w:hAnsi="Times New Roman" w:cs="Times New Roman"/>
            <w:sz w:val="24"/>
            <w:szCs w:val="24"/>
          </w:rPr>
          <w:delText xml:space="preserve">there </w:delText>
        </w:r>
        <w:r w:rsidR="00C30B29" w:rsidRPr="00D73887" w:rsidDel="00CD13E5">
          <w:rPr>
            <w:rFonts w:ascii="Times New Roman" w:eastAsiaTheme="minorEastAsia" w:hAnsi="Times New Roman" w:cs="Times New Roman"/>
            <w:sz w:val="24"/>
            <w:szCs w:val="24"/>
          </w:rPr>
          <w:delText xml:space="preserve">is </w:delText>
        </w:r>
        <w:r w:rsidR="00885E16" w:rsidRPr="00D73887" w:rsidDel="00CD13E5">
          <w:rPr>
            <w:rFonts w:ascii="Times New Roman" w:eastAsiaTheme="minorEastAsia" w:hAnsi="Times New Roman" w:cs="Times New Roman"/>
            <w:sz w:val="24"/>
            <w:szCs w:val="24"/>
          </w:rPr>
          <w:delText>a</w:delText>
        </w:r>
      </w:del>
      <w:ins w:id="173" w:author="José Manuel Aburto" w:date="2018-08-16T10:21:00Z">
        <w:r w:rsidR="00CD13E5">
          <w:rPr>
            <w:rFonts w:ascii="Times New Roman" w:eastAsiaTheme="minorEastAsia" w:hAnsi="Times New Roman" w:cs="Times New Roman"/>
            <w:sz w:val="24"/>
            <w:szCs w:val="24"/>
          </w:rPr>
          <w:t>the</w:t>
        </w:r>
      </w:ins>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del w:id="174" w:author="José Manuel Aburto" w:date="2018-08-16T10:22:00Z">
        <w:r w:rsidR="00C30B29" w:rsidRPr="00D73887" w:rsidDel="00CD13E5">
          <w:rPr>
            <w:rFonts w:ascii="Times New Roman" w:eastAsiaTheme="minorEastAsia" w:hAnsi="Times New Roman" w:cs="Times New Roman"/>
            <w:sz w:val="24"/>
            <w:szCs w:val="24"/>
          </w:rPr>
          <w:delText>ages at death</w:delText>
        </w:r>
      </w:del>
      <w:ins w:id="175" w:author="José Manuel Aburto" w:date="2018-08-16T10:22:00Z">
        <w:r w:rsidR="00CD13E5">
          <w:rPr>
            <w:rFonts w:ascii="Times New Roman" w:eastAsiaTheme="minorEastAsia" w:hAnsi="Times New Roman" w:cs="Times New Roman"/>
            <w:sz w:val="24"/>
            <w:szCs w:val="24"/>
          </w:rPr>
          <w:t>lifespans</w:t>
        </w:r>
      </w:ins>
      <w:r w:rsidR="00C30B29" w:rsidRPr="00D73887">
        <w:rPr>
          <w:rFonts w:ascii="Times New Roman" w:eastAsiaTheme="minorEastAsia" w:hAnsi="Times New Roman" w:cs="Times New Roman"/>
          <w:sz w:val="24"/>
          <w:szCs w:val="24"/>
        </w:rPr>
        <w:t xml:space="preserve"> (e.g., </w:t>
      </w:r>
      <w:r w:rsidR="00CC0A4A" w:rsidRPr="00D73887">
        <w:rPr>
          <w:rFonts w:ascii="Times New Roman" w:eastAsiaTheme="minorEastAsia" w:hAnsi="Times New Roman" w:cs="Times New Roman"/>
          <w:sz w:val="24"/>
          <w:szCs w:val="24"/>
        </w:rPr>
        <w:t xml:space="preserve">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del w:id="176" w:author="José Manuel Aburto" w:date="2018-08-16T10:22:00Z">
        <w:r w:rsidR="00CC0A4A" w:rsidRPr="00D73887" w:rsidDel="00CD13E5">
          <w:rPr>
            <w:rFonts w:ascii="Times New Roman" w:eastAsiaTheme="minorEastAsia" w:hAnsi="Times New Roman" w:cs="Times New Roman"/>
            <w:sz w:val="24"/>
            <w:szCs w:val="24"/>
          </w:rPr>
          <w:delText xml:space="preserve"> or the </w:delText>
        </w:r>
      </w:del>
      <w:ins w:id="177" w:author="José Manuel Aburto" w:date="2018-08-16T10:22:00Z">
        <w:r w:rsidR="00CD13E5">
          <w:rPr>
            <w:rFonts w:ascii="Times New Roman" w:eastAsiaTheme="minorEastAsia" w:hAnsi="Times New Roman" w:cs="Times New Roman"/>
            <w:sz w:val="24"/>
            <w:szCs w:val="24"/>
          </w:rPr>
          <w:t xml:space="preserve"> </w:t>
        </w:r>
      </w:ins>
      <w:r w:rsidR="00CC0A4A" w:rsidRPr="00D73887">
        <w:rPr>
          <w:rFonts w:ascii="Times New Roman" w:eastAsiaTheme="minorEastAsia" w:hAnsi="Times New Roman" w:cs="Times New Roman"/>
          <w:sz w:val="24"/>
          <w:szCs w:val="24"/>
        </w:rPr>
        <w:t>Gini coefficient</w:t>
      </w:r>
      <w:r w:rsidR="00C30B29"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ins w:id="178" w:author="José Manuel Aburto" w:date="2018-08-16T10:22:00Z">
        <w:r w:rsidR="00CD13E5">
          <w:rPr>
            <w:rFonts w:ascii="Times New Roman" w:eastAsiaTheme="minorEastAsia" w:hAnsi="Times New Roman" w:cs="Times New Roman"/>
            <w:sz w:val="24"/>
            <w:szCs w:val="24"/>
          </w:rPr>
          <w:t>s</w:t>
        </w:r>
      </w:ins>
      <w:del w:id="179" w:author="José Manuel Aburto" w:date="2018-08-16T10:22:00Z">
        <w:r w:rsidR="00885E16" w:rsidRPr="00D73887" w:rsidDel="00CD13E5">
          <w:rPr>
            <w:rFonts w:ascii="Times New Roman" w:eastAsiaTheme="minorEastAsia" w:hAnsi="Times New Roman" w:cs="Times New Roman"/>
            <w:sz w:val="24"/>
            <w:szCs w:val="24"/>
          </w:rPr>
          <w:delText>ing</w:delText>
        </w:r>
      </w:del>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44D8A80C"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 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del w:id="180" w:author="José Manuel Aburto" w:date="2018-08-16T10:23:00Z">
        <w:r w:rsidR="00734C87" w:rsidRPr="00D73887" w:rsidDel="00707F7F">
          <w:rPr>
            <w:rFonts w:ascii="Times New Roman" w:eastAsiaTheme="minorEastAsia" w:hAnsi="Times New Roman" w:cs="Times New Roman"/>
            <w:sz w:val="24"/>
            <w:szCs w:val="24"/>
          </w:rPr>
          <w:delText>.</w:delText>
        </w:r>
      </w:del>
      <w:ins w:id="181" w:author="José Manuel Aburto" w:date="2018-08-16T10:23:00Z">
        <w:r w:rsidR="00707F7F">
          <w:rPr>
            <w:rFonts w:ascii="Times New Roman" w:eastAsiaTheme="minorEastAsia" w:hAnsi="Times New Roman" w:cs="Times New Roman"/>
            <w:sz w:val="24"/>
            <w:szCs w:val="24"/>
          </w:rPr>
          <w:t>, and</w:t>
        </w:r>
      </w:ins>
      <w:ins w:id="182" w:author="José Manuel Aburto" w:date="2018-08-16T10:24:00Z">
        <w:r w:rsidR="00707F7F">
          <w:rPr>
            <w:rFonts w:ascii="Times New Roman" w:eastAsiaTheme="minorEastAsia" w:hAnsi="Times New Roman" w:cs="Times New Roman"/>
            <w:sz w:val="24"/>
            <w:szCs w:val="24"/>
          </w:rPr>
          <w:t xml:space="preserve"> </w:t>
        </w:r>
      </w:ins>
      <w:del w:id="183" w:author="José Manuel Aburto" w:date="2018-08-16T10:24:00Z">
        <w:r w:rsidR="00186C59" w:rsidRPr="00D73887" w:rsidDel="00707F7F">
          <w:rPr>
            <w:rFonts w:ascii="Times New Roman" w:eastAsiaTheme="minorEastAsia" w:hAnsi="Times New Roman" w:cs="Times New Roman"/>
            <w:sz w:val="24"/>
            <w:szCs w:val="24"/>
          </w:rPr>
          <w:delText xml:space="preserve">We then </w:delText>
        </w:r>
      </w:del>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ins w:id="184" w:author="José Manuel Aburto" w:date="2018-08-16T10:24:00Z">
        <w:r w:rsidR="00707F7F">
          <w:rPr>
            <w:rFonts w:ascii="Times New Roman" w:eastAsiaTheme="minorEastAsia" w:hAnsi="Times New Roman" w:cs="Times New Roman"/>
            <w:sz w:val="24"/>
            <w:szCs w:val="24"/>
          </w:rPr>
          <w:t xml:space="preserve">m </w:t>
        </w:r>
      </w:ins>
      <w:del w:id="185" w:author="José Manuel Aburto" w:date="2018-08-16T10:24:00Z">
        <w:r w:rsidR="00DE1726" w:rsidRPr="00D73887" w:rsidDel="00707F7F">
          <w:rPr>
            <w:rFonts w:ascii="Times New Roman" w:eastAsiaTheme="minorEastAsia" w:hAnsi="Times New Roman" w:cs="Times New Roman"/>
            <w:sz w:val="24"/>
            <w:szCs w:val="24"/>
          </w:rPr>
          <w:delText xml:space="preserve"> s</w:delText>
        </w:r>
        <w:r w:rsidRPr="00D73887" w:rsidDel="00707F7F">
          <w:rPr>
            <w:rFonts w:ascii="Times New Roman" w:eastAsiaTheme="minorEastAsia" w:hAnsi="Times New Roman" w:cs="Times New Roman"/>
            <w:sz w:val="24"/>
            <w:szCs w:val="24"/>
          </w:rPr>
          <w:delText>moothed cause-specific deat</w:delText>
        </w:r>
        <w:r w:rsidR="007029C5" w:rsidRPr="00D73887" w:rsidDel="00707F7F">
          <w:rPr>
            <w:rFonts w:ascii="Times New Roman" w:eastAsiaTheme="minorEastAsia" w:hAnsi="Times New Roman" w:cs="Times New Roman"/>
            <w:sz w:val="24"/>
            <w:szCs w:val="24"/>
          </w:rPr>
          <w:delText xml:space="preserve">hs </w:delText>
        </w:r>
      </w:del>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w:t>
      </w:r>
      <w:r w:rsidR="009B6B90" w:rsidRPr="00D73887">
        <w:rPr>
          <w:rFonts w:ascii="Times New Roman" w:eastAsiaTheme="minorEastAsia" w:hAnsi="Times New Roman" w:cs="Times New Roman"/>
          <w:sz w:val="24"/>
          <w:szCs w:val="24"/>
        </w:rPr>
        <w:lastRenderedPageBreak/>
        <w:t xml:space="preserve">2015), state and sex </w:t>
      </w:r>
      <w:r w:rsidRPr="00D73887">
        <w:rPr>
          <w:rFonts w:ascii="Times New Roman" w:eastAsiaTheme="minorEastAsia" w:hAnsi="Times New Roman" w:cs="Times New Roman"/>
          <w:sz w:val="24"/>
          <w:szCs w:val="24"/>
        </w:rPr>
        <w:t xml:space="preserve"> 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cause-specific contributions to 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del w:id="186" w:author="José Manuel Aburto" w:date="2018-08-16T10:25:00Z">
        <w:r w:rsidR="00FC3AD8" w:rsidRPr="00D73887" w:rsidDel="00707F7F">
          <w:rPr>
            <w:rFonts w:ascii="Times New Roman" w:eastAsiaTheme="minorEastAsia" w:hAnsi="Times New Roman" w:cs="Times New Roman"/>
            <w:sz w:val="24"/>
            <w:szCs w:val="24"/>
          </w:rPr>
          <w:delText>upplementary</w:delText>
        </w:r>
        <w:r w:rsidR="0071773A" w:rsidRPr="00D73887" w:rsidDel="00707F7F">
          <w:rPr>
            <w:rFonts w:ascii="Times New Roman" w:eastAsiaTheme="minorEastAsia" w:hAnsi="Times New Roman" w:cs="Times New Roman"/>
            <w:sz w:val="24"/>
            <w:szCs w:val="24"/>
          </w:rPr>
          <w:delText xml:space="preserve"> </w:delText>
        </w:r>
      </w:del>
      <w:r w:rsidR="0071773A" w:rsidRPr="00D73887">
        <w:rPr>
          <w:rFonts w:ascii="Times New Roman" w:eastAsiaTheme="minorEastAsia" w:hAnsi="Times New Roman" w:cs="Times New Roman"/>
          <w:sz w:val="24"/>
          <w:szCs w:val="24"/>
        </w:rPr>
        <w:t>M</w:t>
      </w:r>
      <w:del w:id="187" w:author="José Manuel Aburto" w:date="2018-08-16T10:25:00Z">
        <w:r w:rsidR="0071773A" w:rsidRPr="00D73887" w:rsidDel="00707F7F">
          <w:rPr>
            <w:rFonts w:ascii="Times New Roman" w:eastAsiaTheme="minorEastAsia" w:hAnsi="Times New Roman" w:cs="Times New Roman"/>
            <w:sz w:val="24"/>
            <w:szCs w:val="24"/>
          </w:rPr>
          <w:delText>aterial</w:delText>
        </w:r>
      </w:del>
      <w:r w:rsidR="0071773A" w:rsidRPr="00D73887">
        <w:rPr>
          <w:rFonts w:ascii="Times New Roman" w:eastAsiaTheme="minorEastAsia" w:hAnsi="Times New Roman" w:cs="Times New Roman"/>
          <w:sz w:val="24"/>
          <w:szCs w:val="24"/>
        </w:rPr>
        <w:t>)</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ins w:id="188" w:author="José Manuel Aburto" w:date="2018-08-16T10:25:00Z">
        <w:r w:rsidR="00707F7F">
          <w:rPr>
            <w:rFonts w:ascii="Times New Roman" w:eastAsiaTheme="minorEastAsia" w:hAnsi="Times New Roman" w:cs="Times New Roman"/>
            <w:sz w:val="24"/>
            <w:szCs w:val="24"/>
          </w:rPr>
          <w:t xml:space="preserve"> and are reproducible (</w:t>
        </w:r>
      </w:ins>
      <w:ins w:id="189" w:author="José Manuel Aburto" w:date="2018-08-16T10:26:00Z">
        <w:r w:rsidR="00707F7F">
          <w:rPr>
            <w:rFonts w:ascii="Times New Roman" w:eastAsiaTheme="minorEastAsia" w:hAnsi="Times New Roman" w:cs="Times New Roman"/>
            <w:sz w:val="24"/>
            <w:szCs w:val="24"/>
          </w:rPr>
          <w:t>see SM)</w:t>
        </w:r>
      </w:ins>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10"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32412F4A" w14:textId="7A858598" w:rsidR="00D739EB" w:rsidRPr="00D73887" w:rsidRDefault="005C559E" w:rsidP="00DA15CA">
      <w:pPr>
        <w:spacing w:line="480" w:lineRule="auto"/>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 at the</w:t>
      </w:r>
      <w:r w:rsidR="00D739EB" w:rsidRPr="00D73887">
        <w:rPr>
          <w:rFonts w:ascii="Times New Roman" w:eastAsiaTheme="majorEastAsia" w:hAnsi="Times New Roman" w:cs="Times New Roman"/>
          <w:i/>
          <w:iCs/>
          <w:spacing w:val="15"/>
          <w:sz w:val="24"/>
          <w:szCs w:val="24"/>
        </w:rPr>
        <w:t xml:space="preserve"> national level</w:t>
      </w:r>
    </w:p>
    <w:p w14:paraId="16E19F25" w14:textId="740F7CD9" w:rsidR="008E1F58" w:rsidRPr="00D73887" w:rsidDel="00D9717B" w:rsidRDefault="00766699" w:rsidP="00882589">
      <w:pPr>
        <w:spacing w:line="480" w:lineRule="auto"/>
        <w:ind w:firstLine="720"/>
        <w:jc w:val="both"/>
        <w:rPr>
          <w:del w:id="190" w:author="José Manuel Aburto" w:date="2018-08-16T13:24:00Z"/>
          <w:sz w:val="24"/>
          <w:szCs w:val="24"/>
        </w:rPr>
      </w:pPr>
      <w:del w:id="191" w:author="José Manuel Aburto" w:date="2018-08-16T13:24:00Z">
        <w:r w:rsidRPr="00D73887" w:rsidDel="00D9717B">
          <w:rPr>
            <w:rFonts w:ascii="Times New Roman" w:eastAsiaTheme="minorEastAsia" w:hAnsi="Times New Roman" w:cs="Times New Roman"/>
            <w:sz w:val="24"/>
            <w:szCs w:val="24"/>
          </w:rPr>
          <w:delText>As expected, results for males show the largest impact of homici</w:delText>
        </w:r>
        <w:r w:rsidR="00F7767C" w:rsidRPr="00D73887" w:rsidDel="00D9717B">
          <w:rPr>
            <w:rFonts w:ascii="Times New Roman" w:eastAsiaTheme="minorEastAsia" w:hAnsi="Times New Roman" w:cs="Times New Roman"/>
            <w:sz w:val="24"/>
            <w:szCs w:val="24"/>
          </w:rPr>
          <w:delText>des on life expectancy and life</w:delText>
        </w:r>
        <w:r w:rsidRPr="00D73887" w:rsidDel="00D9717B">
          <w:rPr>
            <w:rFonts w:ascii="Times New Roman" w:eastAsiaTheme="minorEastAsia" w:hAnsi="Times New Roman" w:cs="Times New Roman"/>
            <w:sz w:val="24"/>
            <w:szCs w:val="24"/>
          </w:rPr>
          <w:delText xml:space="preserve">span variation </w:delText>
        </w:r>
        <w:r w:rsidR="00C12FF7" w:rsidRPr="00D73887" w:rsidDel="00D9717B">
          <w:rPr>
            <w:rFonts w:ascii="Times New Roman" w:eastAsiaTheme="minorEastAsia" w:hAnsi="Times New Roman" w:cs="Times New Roman"/>
            <w:sz w:val="24"/>
            <w:szCs w:val="24"/>
          </w:rPr>
          <w:delText>for</w:delText>
        </w:r>
        <w:r w:rsidRPr="00D73887" w:rsidDel="00D9717B">
          <w:rPr>
            <w:rFonts w:ascii="Times New Roman" w:eastAsiaTheme="minorEastAsia" w:hAnsi="Times New Roman" w:cs="Times New Roman"/>
            <w:sz w:val="24"/>
            <w:szCs w:val="24"/>
          </w:rPr>
          <w:delText xml:space="preserve"> both time periods </w:delText>
        </w:r>
        <w:r w:rsidR="0023715B" w:rsidRPr="00D73887" w:rsidDel="00D9717B">
          <w:rPr>
            <w:rFonts w:ascii="Times New Roman" w:eastAsiaTheme="minorEastAsia" w:hAnsi="Times New Roman" w:cs="Times New Roman"/>
            <w:sz w:val="24"/>
            <w:szCs w:val="24"/>
          </w:rPr>
          <w:delText>(</w:delText>
        </w:r>
        <w:r w:rsidR="008E1F58" w:rsidRPr="00D73887" w:rsidDel="00D9717B">
          <w:rPr>
            <w:rFonts w:ascii="Times New Roman" w:eastAsiaTheme="minorEastAsia" w:hAnsi="Times New Roman" w:cs="Times New Roman"/>
            <w:sz w:val="24"/>
            <w:szCs w:val="24"/>
          </w:rPr>
          <w:delText>Figures 1-4</w:delText>
        </w:r>
        <w:r w:rsidR="0023715B" w:rsidRPr="00D73887" w:rsidDel="00D9717B">
          <w:rPr>
            <w:rFonts w:ascii="Times New Roman" w:eastAsiaTheme="minorEastAsia" w:hAnsi="Times New Roman" w:cs="Times New Roman"/>
            <w:sz w:val="24"/>
            <w:szCs w:val="24"/>
          </w:rPr>
          <w:delText>)</w:delText>
        </w:r>
        <w:r w:rsidRPr="00D73887" w:rsidDel="00D9717B">
          <w:rPr>
            <w:rFonts w:ascii="Times New Roman" w:eastAsiaTheme="minorEastAsia" w:hAnsi="Times New Roman" w:cs="Times New Roman"/>
            <w:sz w:val="24"/>
            <w:szCs w:val="24"/>
          </w:rPr>
          <w:delText xml:space="preserve">. </w:delText>
        </w:r>
        <w:r w:rsidR="00CF06E6" w:rsidRPr="00D73887" w:rsidDel="00D9717B">
          <w:rPr>
            <w:rFonts w:ascii="Times New Roman" w:eastAsiaTheme="minorEastAsia" w:hAnsi="Times New Roman" w:cs="Times New Roman"/>
            <w:sz w:val="24"/>
            <w:szCs w:val="24"/>
          </w:rPr>
          <w:delText>We thus focus on the</w:delText>
        </w:r>
        <w:r w:rsidRPr="00D73887" w:rsidDel="00D9717B">
          <w:rPr>
            <w:rFonts w:ascii="Times New Roman" w:eastAsiaTheme="minorEastAsia" w:hAnsi="Times New Roman" w:cs="Times New Roman"/>
            <w:sz w:val="24"/>
            <w:szCs w:val="24"/>
          </w:rPr>
          <w:delText>s</w:delText>
        </w:r>
        <w:r w:rsidR="00CF06E6" w:rsidRPr="00D73887" w:rsidDel="00D9717B">
          <w:rPr>
            <w:rFonts w:ascii="Times New Roman" w:eastAsiaTheme="minorEastAsia" w:hAnsi="Times New Roman" w:cs="Times New Roman"/>
            <w:sz w:val="24"/>
            <w:szCs w:val="24"/>
          </w:rPr>
          <w:delText>e</w:delText>
        </w:r>
        <w:r w:rsidRPr="00D73887" w:rsidDel="00D9717B">
          <w:rPr>
            <w:rFonts w:ascii="Times New Roman" w:eastAsiaTheme="minorEastAsia" w:hAnsi="Times New Roman" w:cs="Times New Roman"/>
            <w:sz w:val="24"/>
            <w:szCs w:val="24"/>
          </w:rPr>
          <w:delText xml:space="preserve"> results</w:delText>
        </w:r>
        <w:r w:rsidR="008E1F58" w:rsidRPr="00D73887" w:rsidDel="00D9717B">
          <w:rPr>
            <w:rFonts w:ascii="Times New Roman" w:eastAsiaTheme="minorEastAsia" w:hAnsi="Times New Roman" w:cs="Times New Roman"/>
            <w:sz w:val="24"/>
            <w:szCs w:val="24"/>
          </w:rPr>
          <w:delText xml:space="preserve"> </w:delText>
        </w:r>
        <w:r w:rsidRPr="00D73887" w:rsidDel="00D9717B">
          <w:rPr>
            <w:rFonts w:ascii="Times New Roman" w:eastAsiaTheme="minorEastAsia" w:hAnsi="Times New Roman" w:cs="Times New Roman"/>
            <w:sz w:val="24"/>
            <w:szCs w:val="24"/>
          </w:rPr>
          <w:delText>(females</w:delText>
        </w:r>
        <w:r w:rsidR="008565B8" w:rsidRPr="00D73887" w:rsidDel="00D9717B">
          <w:rPr>
            <w:rFonts w:ascii="Times New Roman" w:eastAsiaTheme="minorEastAsia" w:hAnsi="Times New Roman" w:cs="Times New Roman"/>
            <w:sz w:val="24"/>
            <w:szCs w:val="24"/>
          </w:rPr>
          <w:delText>’</w:delText>
        </w:r>
        <w:r w:rsidR="0006272F" w:rsidRPr="00D73887" w:rsidDel="00D9717B">
          <w:rPr>
            <w:rFonts w:ascii="Times New Roman" w:eastAsiaTheme="minorEastAsia" w:hAnsi="Times New Roman" w:cs="Times New Roman"/>
            <w:sz w:val="24"/>
            <w:szCs w:val="24"/>
          </w:rPr>
          <w:delText xml:space="preserve"> </w:delText>
        </w:r>
        <w:r w:rsidR="008565B8" w:rsidRPr="00D73887" w:rsidDel="00D9717B">
          <w:rPr>
            <w:rFonts w:ascii="Times New Roman" w:eastAsiaTheme="minorEastAsia" w:hAnsi="Times New Roman" w:cs="Times New Roman"/>
            <w:sz w:val="24"/>
            <w:szCs w:val="24"/>
          </w:rPr>
          <w:delText>results</w:delText>
        </w:r>
        <w:r w:rsidRPr="00D73887" w:rsidDel="00D9717B">
          <w:rPr>
            <w:rFonts w:ascii="Times New Roman" w:eastAsiaTheme="minorEastAsia" w:hAnsi="Times New Roman" w:cs="Times New Roman"/>
            <w:sz w:val="24"/>
            <w:szCs w:val="24"/>
          </w:rPr>
          <w:delText xml:space="preserve"> </w:delText>
        </w:r>
        <w:r w:rsidR="00FC3AD8" w:rsidRPr="00D73887" w:rsidDel="00D9717B">
          <w:rPr>
            <w:rFonts w:ascii="Times New Roman" w:eastAsiaTheme="minorEastAsia" w:hAnsi="Times New Roman" w:cs="Times New Roman"/>
            <w:sz w:val="24"/>
            <w:szCs w:val="24"/>
          </w:rPr>
          <w:delText>are shown in Supplementary</w:delText>
        </w:r>
        <w:r w:rsidRPr="00D73887" w:rsidDel="00D9717B">
          <w:rPr>
            <w:rFonts w:ascii="Times New Roman" w:eastAsiaTheme="minorEastAsia" w:hAnsi="Times New Roman" w:cs="Times New Roman"/>
            <w:sz w:val="24"/>
            <w:szCs w:val="24"/>
          </w:rPr>
          <w:delText xml:space="preserve"> Material, figures S1-S4).</w:delText>
        </w:r>
      </w:del>
    </w:p>
    <w:p w14:paraId="3967EF8F" w14:textId="50B76EBA" w:rsidR="00FB260F" w:rsidRPr="00D73887" w:rsidDel="00D9717B" w:rsidRDefault="008F6019" w:rsidP="00DA15CA">
      <w:pPr>
        <w:spacing w:line="480" w:lineRule="auto"/>
        <w:ind w:firstLine="720"/>
        <w:jc w:val="both"/>
        <w:rPr>
          <w:del w:id="192" w:author="José Manuel Aburto" w:date="2018-08-16T13:23:00Z"/>
          <w:sz w:val="24"/>
          <w:szCs w:val="24"/>
        </w:rPr>
      </w:pPr>
      <w:del w:id="193" w:author="José Manuel Aburto" w:date="2018-08-16T13:23:00Z">
        <w:r w:rsidRPr="00D73887" w:rsidDel="00D9717B">
          <w:rPr>
            <w:rFonts w:ascii="Times New Roman" w:eastAsiaTheme="minorEastAsia" w:hAnsi="Times New Roman" w:cs="Times New Roman"/>
            <w:sz w:val="24"/>
            <w:szCs w:val="24"/>
          </w:rPr>
          <w:delText>Figure 1 shows age- and cause-specific contributions</w:delText>
        </w:r>
        <w:r w:rsidR="001819A8" w:rsidRPr="00D73887" w:rsidDel="00D9717B">
          <w:rPr>
            <w:rFonts w:ascii="Times New Roman" w:eastAsiaTheme="minorEastAsia" w:hAnsi="Times New Roman" w:cs="Times New Roman"/>
            <w:sz w:val="24"/>
            <w:szCs w:val="24"/>
          </w:rPr>
          <w:delText xml:space="preserve"> (in years)</w:delText>
        </w:r>
        <w:r w:rsidR="0006272F" w:rsidRPr="00D73887" w:rsidDel="00D9717B">
          <w:rPr>
            <w:rFonts w:ascii="Times New Roman" w:eastAsiaTheme="minorEastAsia" w:hAnsi="Times New Roman" w:cs="Times New Roman"/>
            <w:sz w:val="24"/>
            <w:szCs w:val="24"/>
          </w:rPr>
          <w:delText xml:space="preserve"> to </w:delText>
        </w:r>
        <w:r w:rsidR="00FB260F" w:rsidRPr="00D73887" w:rsidDel="00D9717B">
          <w:rPr>
            <w:rFonts w:ascii="Times New Roman" w:eastAsiaTheme="minorEastAsia" w:hAnsi="Times New Roman" w:cs="Times New Roman"/>
            <w:sz w:val="24"/>
            <w:szCs w:val="24"/>
          </w:rPr>
          <w:delText>male</w:delText>
        </w:r>
        <w:r w:rsidRPr="00D73887" w:rsidDel="00D9717B">
          <w:rPr>
            <w:rFonts w:ascii="Times New Roman" w:eastAsiaTheme="minorEastAsia" w:hAnsi="Times New Roman" w:cs="Times New Roman"/>
            <w:sz w:val="24"/>
            <w:szCs w:val="24"/>
          </w:rPr>
          <w:delText xml:space="preserve"> life expectancy</w:delText>
        </w:r>
        <w:r w:rsidR="0006272F" w:rsidRPr="00D73887" w:rsidDel="00D9717B">
          <w:rPr>
            <w:rFonts w:ascii="Times New Roman" w:eastAsiaTheme="minorEastAsia" w:hAnsi="Times New Roman" w:cs="Times New Roman"/>
            <w:sz w:val="24"/>
            <w:szCs w:val="24"/>
          </w:rPr>
          <w:delText>’s</w:delText>
        </w:r>
        <w:r w:rsidRPr="00D73887" w:rsidDel="00D9717B">
          <w:rPr>
            <w:rFonts w:ascii="Times New Roman" w:eastAsiaTheme="minorEastAsia" w:hAnsi="Times New Roman" w:cs="Times New Roman"/>
            <w:sz w:val="24"/>
            <w:szCs w:val="24"/>
          </w:rPr>
          <w:delText xml:space="preserve"> </w:delText>
        </w:r>
        <w:r w:rsidR="0006272F" w:rsidRPr="00D73887" w:rsidDel="00D9717B">
          <w:rPr>
            <w:rFonts w:ascii="Times New Roman" w:eastAsiaTheme="minorEastAsia" w:hAnsi="Times New Roman" w:cs="Times New Roman"/>
            <w:sz w:val="24"/>
            <w:szCs w:val="24"/>
          </w:rPr>
          <w:delText xml:space="preserve">changes </w:delText>
        </w:r>
        <w:r w:rsidRPr="00D73887" w:rsidDel="00D9717B">
          <w:rPr>
            <w:rFonts w:ascii="Times New Roman" w:eastAsiaTheme="minorEastAsia" w:hAnsi="Times New Roman" w:cs="Times New Roman"/>
            <w:sz w:val="24"/>
            <w:szCs w:val="24"/>
          </w:rPr>
          <w:delText xml:space="preserve">at </w:delText>
        </w:r>
        <w:r w:rsidR="00C62C42" w:rsidRPr="00D73887" w:rsidDel="00D9717B">
          <w:rPr>
            <w:rFonts w:ascii="Times New Roman" w:eastAsiaTheme="minorEastAsia" w:hAnsi="Times New Roman" w:cs="Times New Roman"/>
            <w:sz w:val="24"/>
            <w:szCs w:val="24"/>
          </w:rPr>
          <w:delText>age 15</w:delText>
        </w:r>
        <w:r w:rsidRPr="00D73887" w:rsidDel="00D9717B">
          <w:rPr>
            <w:rFonts w:ascii="Times New Roman" w:eastAsiaTheme="minorEastAsia" w:hAnsi="Times New Roman" w:cs="Times New Roman"/>
            <w:sz w:val="24"/>
            <w:szCs w:val="24"/>
          </w:rPr>
          <w:delText xml:space="preserve"> between 1995 and 2005 (Panel A) and between 2005 and 2015 (Panel B). Vertical values in rectangles </w:delText>
        </w:r>
        <w:r w:rsidR="007A2B3B" w:rsidRPr="00D73887" w:rsidDel="00D9717B">
          <w:rPr>
            <w:rFonts w:ascii="Times New Roman" w:eastAsiaTheme="minorEastAsia" w:hAnsi="Times New Roman" w:cs="Times New Roman"/>
            <w:sz w:val="24"/>
            <w:szCs w:val="24"/>
          </w:rPr>
          <w:delText xml:space="preserve">next to the y-axis </w:delText>
        </w:r>
        <w:r w:rsidRPr="00D73887" w:rsidDel="00D9717B">
          <w:rPr>
            <w:rFonts w:ascii="Times New Roman" w:eastAsiaTheme="minorEastAsia" w:hAnsi="Times New Roman" w:cs="Times New Roman"/>
            <w:sz w:val="24"/>
            <w:szCs w:val="24"/>
          </w:rPr>
          <w:delText>represent age-sp</w:delText>
        </w:r>
        <w:r w:rsidR="001819A8" w:rsidRPr="00D73887" w:rsidDel="00D9717B">
          <w:rPr>
            <w:rFonts w:ascii="Times New Roman" w:eastAsiaTheme="minorEastAsia" w:hAnsi="Times New Roman" w:cs="Times New Roman"/>
            <w:sz w:val="24"/>
            <w:szCs w:val="24"/>
          </w:rPr>
          <w:delText>ecific contributions,</w:delText>
        </w:r>
        <w:r w:rsidRPr="00D73887" w:rsidDel="00D9717B">
          <w:rPr>
            <w:rFonts w:ascii="Times New Roman" w:eastAsiaTheme="minorEastAsia" w:hAnsi="Times New Roman" w:cs="Times New Roman"/>
            <w:sz w:val="24"/>
            <w:szCs w:val="24"/>
          </w:rPr>
          <w:delText xml:space="preserve"> while bars</w:delText>
        </w:r>
        <w:r w:rsidR="0006272F" w:rsidRPr="00D73887" w:rsidDel="00D9717B">
          <w:rPr>
            <w:rFonts w:ascii="Times New Roman" w:eastAsiaTheme="minorEastAsia" w:hAnsi="Times New Roman" w:cs="Times New Roman"/>
            <w:sz w:val="24"/>
            <w:szCs w:val="24"/>
          </w:rPr>
          <w:delText>’ length</w:delText>
        </w:r>
        <w:r w:rsidRPr="00D73887" w:rsidDel="00D9717B">
          <w:rPr>
            <w:rFonts w:ascii="Times New Roman" w:eastAsiaTheme="minorEastAsia" w:hAnsi="Times New Roman" w:cs="Times New Roman"/>
            <w:sz w:val="24"/>
            <w:szCs w:val="24"/>
          </w:rPr>
          <w:delText xml:space="preserve"> correspond to cause-specific con</w:delText>
        </w:r>
        <w:r w:rsidR="001819A8" w:rsidRPr="00D73887" w:rsidDel="00D9717B">
          <w:rPr>
            <w:rFonts w:ascii="Times New Roman" w:eastAsiaTheme="minorEastAsia" w:hAnsi="Times New Roman" w:cs="Times New Roman"/>
            <w:sz w:val="24"/>
            <w:szCs w:val="24"/>
          </w:rPr>
          <w:delText>tributions by age.</w:delText>
        </w:r>
        <w:r w:rsidRPr="00D73887" w:rsidDel="00D9717B">
          <w:rPr>
            <w:rFonts w:ascii="Times New Roman" w:eastAsiaTheme="minorEastAsia" w:hAnsi="Times New Roman" w:cs="Times New Roman"/>
            <w:sz w:val="24"/>
            <w:szCs w:val="24"/>
          </w:rPr>
          <w:delText xml:space="preserve"> Overall cause-specific contributions across all ages are shown in the panel’s legend in parenthesis</w:delText>
        </w:r>
        <w:r w:rsidR="00C12FF7" w:rsidRPr="00D73887" w:rsidDel="00D9717B">
          <w:rPr>
            <w:rFonts w:ascii="Times New Roman" w:eastAsiaTheme="minorEastAsia" w:hAnsi="Times New Roman" w:cs="Times New Roman"/>
            <w:sz w:val="24"/>
            <w:szCs w:val="24"/>
          </w:rPr>
          <w:delText xml:space="preserve"> (</w:delText>
        </w:r>
        <w:r w:rsidR="001819A8" w:rsidRPr="00D73887" w:rsidDel="00D9717B">
          <w:rPr>
            <w:rFonts w:ascii="Times New Roman" w:eastAsiaTheme="minorEastAsia" w:hAnsi="Times New Roman" w:cs="Times New Roman"/>
            <w:sz w:val="24"/>
            <w:szCs w:val="24"/>
          </w:rPr>
          <w:delText xml:space="preserve">also </w:delText>
        </w:r>
        <w:r w:rsidR="00C12FF7" w:rsidRPr="00D73887" w:rsidDel="00D9717B">
          <w:rPr>
            <w:rFonts w:ascii="Times New Roman" w:eastAsiaTheme="minorEastAsia" w:hAnsi="Times New Roman" w:cs="Times New Roman"/>
            <w:sz w:val="24"/>
            <w:szCs w:val="24"/>
          </w:rPr>
          <w:delText>in years)</w:delText>
        </w:r>
        <w:r w:rsidRPr="00D73887" w:rsidDel="00D9717B">
          <w:rPr>
            <w:rFonts w:ascii="Times New Roman" w:eastAsiaTheme="minorEastAsia" w:hAnsi="Times New Roman" w:cs="Times New Roman"/>
            <w:sz w:val="24"/>
            <w:szCs w:val="24"/>
          </w:rPr>
          <w:delText>.</w:delText>
        </w:r>
        <w:r w:rsidR="00FB260F" w:rsidRPr="00D73887" w:rsidDel="00D9717B">
          <w:rPr>
            <w:rFonts w:ascii="Times New Roman" w:eastAsiaTheme="minorEastAsia" w:hAnsi="Times New Roman" w:cs="Times New Roman"/>
            <w:sz w:val="24"/>
            <w:szCs w:val="24"/>
          </w:rPr>
          <w:delText xml:space="preserve"> </w:delText>
        </w:r>
      </w:del>
    </w:p>
    <w:p w14:paraId="2767E141" w14:textId="0191F049" w:rsidR="00927ECF" w:rsidRPr="00D73887" w:rsidRDefault="005A0A7C" w:rsidP="00DA15CA">
      <w:pPr>
        <w:spacing w:line="480" w:lineRule="auto"/>
        <w:ind w:firstLine="720"/>
        <w:jc w:val="both"/>
        <w:rPr>
          <w:rFonts w:ascii="Times New Roman" w:eastAsiaTheme="minorEastAsia" w:hAnsi="Times New Roman" w:cs="Times New Roman"/>
          <w:sz w:val="24"/>
          <w:szCs w:val="24"/>
        </w:rPr>
      </w:pPr>
      <w:ins w:id="194" w:author="José Manuel Aburto" w:date="2018-08-16T13:22:00Z">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ins>
      <w:ins w:id="195" w:author="José Manuel Aburto" w:date="2018-08-16T15:47:00Z">
        <w:r w:rsidR="00F749C7">
          <w:rPr>
            <w:rFonts w:ascii="Times New Roman" w:eastAsiaTheme="minorEastAsia" w:hAnsi="Times New Roman" w:cs="Times New Roman"/>
            <w:sz w:val="24"/>
            <w:szCs w:val="24"/>
          </w:rPr>
          <w:t xml:space="preserve"> 15</w:t>
        </w:r>
      </w:ins>
      <w:ins w:id="196" w:author="José Manuel Aburto" w:date="2018-08-16T13:22:00Z">
        <w:r w:rsidR="00D9717B">
          <w:rPr>
            <w:rFonts w:ascii="Times New Roman" w:eastAsiaTheme="minorEastAsia" w:hAnsi="Times New Roman" w:cs="Times New Roman"/>
            <w:sz w:val="24"/>
            <w:szCs w:val="24"/>
          </w:rPr>
          <w:t xml:space="preserve"> between 1995 and 2015 and between 2005-2015. </w:t>
        </w:r>
      </w:ins>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w:t>
      </w:r>
      <w:del w:id="197" w:author="José Manuel Aburto" w:date="2018-08-16T15:48:00Z">
        <w:r w:rsidR="00C62C42" w:rsidRPr="00D73887" w:rsidDel="00F749C7">
          <w:rPr>
            <w:rFonts w:ascii="Times New Roman" w:eastAsiaTheme="minorEastAsia" w:hAnsi="Times New Roman" w:cs="Times New Roman"/>
            <w:sz w:val="24"/>
            <w:szCs w:val="24"/>
          </w:rPr>
          <w:delText xml:space="preserve">at age 15 </w:delText>
        </w:r>
      </w:del>
      <w:r w:rsidR="00FB260F" w:rsidRPr="00D73887">
        <w:rPr>
          <w:rFonts w:ascii="Times New Roman" w:eastAsiaTheme="minorEastAsia" w:hAnsi="Times New Roman" w:cs="Times New Roman"/>
          <w:sz w:val="24"/>
          <w:szCs w:val="24"/>
        </w:rPr>
        <w:t xml:space="preserve">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del w:id="198" w:author="José Manuel Aburto" w:date="2018-08-16T13:24:00Z">
        <w:r w:rsidR="00D60944" w:rsidRPr="00D73887" w:rsidDel="00D9717B">
          <w:rPr>
            <w:rFonts w:ascii="Times New Roman" w:eastAsiaTheme="minorEastAsia" w:hAnsi="Times New Roman" w:cs="Times New Roman"/>
            <w:sz w:val="24"/>
            <w:szCs w:val="24"/>
          </w:rPr>
          <w:delText xml:space="preserve">, heart disease </w:delText>
        </w:r>
      </w:del>
      <w:ins w:id="199" w:author="José Manuel Aburto" w:date="2018-08-16T13:24:00Z">
        <w:r w:rsidR="00D9717B">
          <w:rPr>
            <w:rFonts w:ascii="Times New Roman" w:eastAsiaTheme="minorEastAsia" w:hAnsi="Times New Roman" w:cs="Times New Roman"/>
            <w:sz w:val="24"/>
            <w:szCs w:val="24"/>
          </w:rPr>
          <w:t xml:space="preserve"> </w:t>
        </w:r>
      </w:ins>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w:t>
      </w:r>
      <w:del w:id="200" w:author="José Manuel Aburto" w:date="2018-08-16T14:16:00Z">
        <w:r w:rsidR="00A31273" w:rsidRPr="00D73887" w:rsidDel="001A1E3A">
          <w:rPr>
            <w:rFonts w:ascii="Times New Roman" w:eastAsiaTheme="minorEastAsia" w:hAnsi="Times New Roman" w:cs="Times New Roman"/>
            <w:sz w:val="24"/>
            <w:szCs w:val="24"/>
          </w:rPr>
          <w:delText>one-fourth</w:delText>
        </w:r>
      </w:del>
      <w:ins w:id="201" w:author="José Manuel Aburto" w:date="2018-08-16T14:16:00Z">
        <w:r w:rsidR="001A1E3A">
          <w:rPr>
            <w:rFonts w:ascii="Times New Roman" w:eastAsiaTheme="minorEastAsia" w:hAnsi="Times New Roman" w:cs="Times New Roman"/>
            <w:sz w:val="24"/>
            <w:szCs w:val="24"/>
          </w:rPr>
          <w:t>38.5%</w:t>
        </w:r>
      </w:ins>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del w:id="202" w:author="José Manuel Aburto" w:date="2018-08-16T13:24:00Z">
        <w:r w:rsidR="00C62C42" w:rsidRPr="00D73887" w:rsidDel="00D9717B">
          <w:rPr>
            <w:rFonts w:ascii="Times New Roman" w:eastAsiaTheme="minorEastAsia" w:hAnsi="Times New Roman" w:cs="Times New Roman"/>
            <w:sz w:val="24"/>
            <w:szCs w:val="24"/>
          </w:rPr>
          <w:delText>44</w:delText>
        </w:r>
        <w:r w:rsidR="006D2C6C" w:rsidRPr="00D73887" w:rsidDel="00D9717B">
          <w:rPr>
            <w:rFonts w:ascii="Times New Roman" w:eastAsiaTheme="minorEastAsia" w:hAnsi="Times New Roman" w:cs="Times New Roman"/>
            <w:sz w:val="24"/>
            <w:szCs w:val="24"/>
          </w:rPr>
          <w:delText xml:space="preserve"> </w:delText>
        </w:r>
      </w:del>
      <w:ins w:id="203" w:author="José Manuel Aburto" w:date="2018-08-16T13:24:00Z">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ins>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w:t>
      </w:r>
      <w:r w:rsidR="000A305E" w:rsidRPr="00D73887">
        <w:rPr>
          <w:rFonts w:ascii="Times New Roman" w:eastAsiaTheme="minorEastAsia" w:hAnsi="Times New Roman" w:cs="Times New Roman"/>
          <w:sz w:val="24"/>
          <w:szCs w:val="24"/>
        </w:rPr>
        <w:lastRenderedPageBreak/>
        <w:t xml:space="preserve">bars in Figure </w:t>
      </w:r>
      <w:ins w:id="204" w:author="José Manuel Aburto" w:date="2018-08-16T13:25:00Z">
        <w:r w:rsidR="00D9717B">
          <w:rPr>
            <w:rFonts w:ascii="Times New Roman" w:eastAsiaTheme="minorEastAsia" w:hAnsi="Times New Roman" w:cs="Times New Roman"/>
            <w:sz w:val="24"/>
            <w:szCs w:val="24"/>
          </w:rPr>
          <w:t>S</w:t>
        </w:r>
      </w:ins>
      <w:r w:rsidR="000A305E" w:rsidRPr="00D73887">
        <w:rPr>
          <w:rFonts w:ascii="Times New Roman" w:eastAsiaTheme="minorEastAsia" w:hAnsi="Times New Roman" w:cs="Times New Roman"/>
          <w:sz w:val="24"/>
          <w:szCs w:val="24"/>
        </w:rPr>
        <w:t>1,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del w:id="205" w:author="José Manuel Aburto" w:date="2018-08-16T16:47:00Z">
        <w:r w:rsidR="0038732B" w:rsidRPr="00D73887" w:rsidDel="00FA4188">
          <w:rPr>
            <w:rFonts w:ascii="Times New Roman" w:eastAsiaTheme="minorEastAsia" w:hAnsi="Times New Roman" w:cs="Times New Roman"/>
            <w:sz w:val="24"/>
            <w:szCs w:val="24"/>
          </w:rPr>
          <w:delText>(mostly between ages 15-49)</w:delText>
        </w:r>
        <w:r w:rsidR="00696F3D" w:rsidRPr="00D73887" w:rsidDel="00FA4188">
          <w:rPr>
            <w:rFonts w:ascii="Times New Roman" w:eastAsiaTheme="minorEastAsia" w:hAnsi="Times New Roman" w:cs="Times New Roman"/>
            <w:sz w:val="24"/>
            <w:szCs w:val="24"/>
          </w:rPr>
          <w:delText xml:space="preserve"> </w:delText>
        </w:r>
      </w:del>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del w:id="206" w:author="José Manuel Aburto" w:date="2018-08-16T16:47:00Z">
        <w:r w:rsidR="00BA4E8F" w:rsidRPr="00D73887" w:rsidDel="00FA4188">
          <w:rPr>
            <w:rFonts w:ascii="Times New Roman" w:eastAsiaTheme="minorEastAsia" w:hAnsi="Times New Roman" w:cs="Times New Roman"/>
            <w:sz w:val="24"/>
            <w:szCs w:val="24"/>
          </w:rPr>
          <w:delText xml:space="preserve"> (panel B)</w:delText>
        </w:r>
      </w:del>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del w:id="207" w:author="José Manuel Aburto" w:date="2018-08-16T16:47:00Z">
        <w:r w:rsidR="0038732B" w:rsidRPr="00D73887" w:rsidDel="00FA4188">
          <w:rPr>
            <w:rFonts w:ascii="Times New Roman" w:eastAsiaTheme="minorEastAsia" w:hAnsi="Times New Roman" w:cs="Times New Roman"/>
            <w:sz w:val="24"/>
            <w:szCs w:val="24"/>
          </w:rPr>
          <w:delText>Results for women suggest</w:delText>
        </w:r>
        <w:r w:rsidR="00BA4E8F" w:rsidRPr="00D73887" w:rsidDel="00FA4188">
          <w:rPr>
            <w:rFonts w:ascii="Times New Roman" w:eastAsiaTheme="minorEastAsia" w:hAnsi="Times New Roman" w:cs="Times New Roman"/>
            <w:sz w:val="24"/>
            <w:szCs w:val="24"/>
          </w:rPr>
          <w:delText xml:space="preserve"> </w:delText>
        </w:r>
        <w:r w:rsidR="000E5565" w:rsidRPr="00D73887" w:rsidDel="00FA4188">
          <w:rPr>
            <w:rFonts w:ascii="Times New Roman" w:eastAsiaTheme="minorEastAsia" w:hAnsi="Times New Roman" w:cs="Times New Roman"/>
            <w:sz w:val="24"/>
            <w:szCs w:val="24"/>
          </w:rPr>
          <w:delText>conti</w:delText>
        </w:r>
        <w:r w:rsidR="006E2679" w:rsidRPr="00D73887" w:rsidDel="00FA4188">
          <w:rPr>
            <w:rFonts w:ascii="Times New Roman" w:eastAsiaTheme="minorEastAsia" w:hAnsi="Times New Roman" w:cs="Times New Roman"/>
            <w:sz w:val="24"/>
            <w:szCs w:val="24"/>
          </w:rPr>
          <w:delText>n</w:delText>
        </w:r>
        <w:r w:rsidR="000E5565" w:rsidRPr="00D73887" w:rsidDel="00FA4188">
          <w:rPr>
            <w:rFonts w:ascii="Times New Roman" w:eastAsiaTheme="minorEastAsia" w:hAnsi="Times New Roman" w:cs="Times New Roman"/>
            <w:sz w:val="24"/>
            <w:szCs w:val="24"/>
          </w:rPr>
          <w:delText>uous improvement in life expectancy</w:delText>
        </w:r>
      </w:del>
      <w:del w:id="208" w:author="José Manuel Aburto" w:date="2018-08-16T13:28:00Z">
        <w:r w:rsidR="000E5565" w:rsidRPr="00D73887" w:rsidDel="00D9717B">
          <w:rPr>
            <w:rFonts w:ascii="Times New Roman" w:eastAsiaTheme="minorEastAsia" w:hAnsi="Times New Roman" w:cs="Times New Roman"/>
            <w:sz w:val="24"/>
            <w:szCs w:val="24"/>
          </w:rPr>
          <w:delText xml:space="preserve"> over time</w:delText>
        </w:r>
      </w:del>
      <w:del w:id="209" w:author="José Manuel Aburto" w:date="2018-08-16T16:47:00Z">
        <w:r w:rsidR="000E5565" w:rsidRPr="00D73887" w:rsidDel="00FA4188">
          <w:rPr>
            <w:rFonts w:ascii="Times New Roman" w:eastAsiaTheme="minorEastAsia" w:hAnsi="Times New Roman" w:cs="Times New Roman"/>
            <w:sz w:val="24"/>
            <w:szCs w:val="24"/>
          </w:rPr>
          <w:delText xml:space="preserve"> </w:delText>
        </w:r>
      </w:del>
      <w:ins w:id="210" w:author="José Manuel Aburto" w:date="2018-08-16T13:29:00Z">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ins>
      <w:r w:rsidR="000E5565" w:rsidRPr="00D73887">
        <w:rPr>
          <w:rFonts w:ascii="Times New Roman" w:eastAsiaTheme="minorEastAsia" w:hAnsi="Times New Roman" w:cs="Times New Roman"/>
          <w:sz w:val="24"/>
          <w:szCs w:val="24"/>
        </w:rPr>
        <w:t xml:space="preserve">with a </w:t>
      </w:r>
      <w:ins w:id="211" w:author="José Manuel Aburto" w:date="2018-08-16T13:26:00Z">
        <w:r w:rsidR="00D9717B">
          <w:rPr>
            <w:rFonts w:ascii="Times New Roman" w:eastAsiaTheme="minorEastAsia" w:hAnsi="Times New Roman" w:cs="Times New Roman"/>
            <w:sz w:val="24"/>
            <w:szCs w:val="24"/>
          </w:rPr>
          <w:t xml:space="preserve">negative impact of </w:t>
        </w:r>
      </w:ins>
      <w:ins w:id="212" w:author="José Manuel Aburto" w:date="2018-08-16T13:27:00Z">
        <w:r w:rsidR="00D9717B">
          <w:rPr>
            <w:rFonts w:ascii="Times New Roman" w:eastAsiaTheme="minorEastAsia" w:hAnsi="Times New Roman" w:cs="Times New Roman"/>
            <w:sz w:val="24"/>
            <w:szCs w:val="24"/>
          </w:rPr>
          <w:t xml:space="preserve">diabetes and a </w:t>
        </w:r>
      </w:ins>
      <w:r w:rsidR="00BA4E8F" w:rsidRPr="00D73887">
        <w:rPr>
          <w:rFonts w:ascii="Times New Roman" w:eastAsiaTheme="minorEastAsia" w:hAnsi="Times New Roman" w:cs="Times New Roman"/>
          <w:sz w:val="24"/>
          <w:szCs w:val="24"/>
        </w:rPr>
        <w:t>negligible impact of homicides</w:t>
      </w:r>
      <w:ins w:id="213" w:author="José Manuel Aburto" w:date="2018-08-16T13:30:00Z">
        <w:r w:rsidR="00D9717B">
          <w:rPr>
            <w:rFonts w:ascii="Times New Roman" w:eastAsiaTheme="minorEastAsia" w:hAnsi="Times New Roman" w:cs="Times New Roman"/>
            <w:sz w:val="24"/>
            <w:szCs w:val="24"/>
          </w:rPr>
          <w:t>, traffic accidents and heart diseases.</w:t>
        </w:r>
      </w:ins>
      <w:del w:id="214" w:author="José Manuel Aburto" w:date="2018-08-16T13:30:00Z">
        <w:r w:rsidR="0038732B" w:rsidRPr="00D73887" w:rsidDel="00D9717B">
          <w:rPr>
            <w:rFonts w:ascii="Times New Roman" w:eastAsiaTheme="minorEastAsia" w:hAnsi="Times New Roman" w:cs="Times New Roman"/>
            <w:sz w:val="24"/>
            <w:szCs w:val="24"/>
          </w:rPr>
          <w:delText>.</w:delText>
        </w:r>
      </w:del>
      <w:del w:id="215" w:author="José Manuel Aburto" w:date="2018-08-16T13:27:00Z">
        <w:r w:rsidR="00FC3AD8" w:rsidRPr="00D73887" w:rsidDel="00D9717B">
          <w:rPr>
            <w:rFonts w:ascii="Times New Roman" w:eastAsiaTheme="minorEastAsia" w:hAnsi="Times New Roman" w:cs="Times New Roman"/>
            <w:sz w:val="24"/>
            <w:szCs w:val="24"/>
          </w:rPr>
          <w:delText xml:space="preserve"> (Supplementary</w:delText>
        </w:r>
        <w:r w:rsidR="000E5565" w:rsidRPr="00D73887" w:rsidDel="00D9717B">
          <w:rPr>
            <w:rFonts w:ascii="Times New Roman" w:eastAsiaTheme="minorEastAsia" w:hAnsi="Times New Roman" w:cs="Times New Roman"/>
            <w:sz w:val="24"/>
            <w:szCs w:val="24"/>
          </w:rPr>
          <w:delText xml:space="preserve"> Material, figures S1-S4)</w:delText>
        </w:r>
      </w:del>
      <w:del w:id="216" w:author="José Manuel Aburto" w:date="2018-08-16T13:30:00Z">
        <w:r w:rsidR="000E5565" w:rsidRPr="00D73887" w:rsidDel="00D9717B">
          <w:rPr>
            <w:rFonts w:ascii="Times New Roman" w:eastAsiaTheme="minorEastAsia" w:hAnsi="Times New Roman" w:cs="Times New Roman"/>
            <w:sz w:val="24"/>
            <w:szCs w:val="24"/>
          </w:rPr>
          <w:delText>.</w:delText>
        </w:r>
      </w:del>
      <w:del w:id="217" w:author="José Manuel Aburto" w:date="2018-08-16T13:29:00Z">
        <w:r w:rsidR="000E5565" w:rsidRPr="00D73887" w:rsidDel="00D9717B">
          <w:rPr>
            <w:rFonts w:ascii="Times New Roman" w:eastAsiaTheme="minorEastAsia" w:hAnsi="Times New Roman" w:cs="Times New Roman"/>
            <w:sz w:val="24"/>
            <w:szCs w:val="24"/>
          </w:rPr>
          <w:delText xml:space="preserve"> </w:delText>
        </w:r>
        <w:r w:rsidR="0038732B" w:rsidRPr="00D73887" w:rsidDel="00D9717B">
          <w:rPr>
            <w:rFonts w:ascii="Times New Roman" w:eastAsiaTheme="minorEastAsia" w:hAnsi="Times New Roman" w:cs="Times New Roman"/>
            <w:sz w:val="24"/>
            <w:szCs w:val="24"/>
          </w:rPr>
          <w:delText>F</w:delText>
        </w:r>
        <w:r w:rsidR="00051C77" w:rsidRPr="00D73887" w:rsidDel="00D9717B">
          <w:rPr>
            <w:rFonts w:ascii="Times New Roman" w:eastAsiaTheme="minorEastAsia" w:hAnsi="Times New Roman" w:cs="Times New Roman"/>
            <w:sz w:val="24"/>
            <w:szCs w:val="24"/>
          </w:rPr>
          <w:delText xml:space="preserve">emale </w:delText>
        </w:r>
        <w:r w:rsidR="00714F65" w:rsidRPr="00D73887" w:rsidDel="00D9717B">
          <w:rPr>
            <w:rFonts w:ascii="Times New Roman" w:eastAsiaTheme="minorEastAsia" w:hAnsi="Times New Roman" w:cs="Times New Roman"/>
            <w:sz w:val="24"/>
            <w:szCs w:val="24"/>
          </w:rPr>
          <w:delText xml:space="preserve">life expectancy </w:delText>
        </w:r>
        <w:r w:rsidR="000E5565" w:rsidRPr="00D73887" w:rsidDel="00D9717B">
          <w:rPr>
            <w:rFonts w:ascii="Times New Roman" w:eastAsiaTheme="minorEastAsia" w:hAnsi="Times New Roman" w:cs="Times New Roman"/>
            <w:sz w:val="24"/>
            <w:szCs w:val="24"/>
          </w:rPr>
          <w:delText xml:space="preserve">increased </w:delText>
        </w:r>
        <w:r w:rsidR="00714F65" w:rsidRPr="00D73887" w:rsidDel="00D9717B">
          <w:rPr>
            <w:rFonts w:ascii="Times New Roman" w:eastAsiaTheme="minorEastAsia" w:hAnsi="Times New Roman" w:cs="Times New Roman"/>
            <w:sz w:val="24"/>
            <w:szCs w:val="24"/>
          </w:rPr>
          <w:delText xml:space="preserve">by </w:delText>
        </w:r>
        <w:r w:rsidR="00DF0041" w:rsidRPr="00D73887" w:rsidDel="00D9717B">
          <w:rPr>
            <w:rFonts w:ascii="Times New Roman" w:eastAsiaTheme="minorEastAsia" w:hAnsi="Times New Roman" w:cs="Times New Roman"/>
            <w:sz w:val="24"/>
            <w:szCs w:val="24"/>
          </w:rPr>
          <w:delText>0</w:delText>
        </w:r>
        <w:r w:rsidR="00980A40" w:rsidRPr="00D73887" w:rsidDel="00D9717B">
          <w:rPr>
            <w:color w:val="000000"/>
            <w:sz w:val="24"/>
            <w:szCs w:val="24"/>
          </w:rPr>
          <w:delText>.</w:delText>
        </w:r>
        <w:r w:rsidR="00C62C42" w:rsidRPr="00D73887" w:rsidDel="00D9717B">
          <w:rPr>
            <w:rFonts w:ascii="Times New Roman" w:eastAsiaTheme="minorEastAsia" w:hAnsi="Times New Roman" w:cs="Times New Roman"/>
            <w:sz w:val="24"/>
            <w:szCs w:val="24"/>
          </w:rPr>
          <w:delText>58 year</w:delText>
        </w:r>
        <w:r w:rsidR="00714F65" w:rsidRPr="00D73887" w:rsidDel="00D9717B">
          <w:rPr>
            <w:rFonts w:ascii="Times New Roman" w:eastAsiaTheme="minorEastAsia" w:hAnsi="Times New Roman" w:cs="Times New Roman"/>
            <w:sz w:val="24"/>
            <w:szCs w:val="24"/>
          </w:rPr>
          <w:delText xml:space="preserve"> in 1995-2005 </w:delText>
        </w:r>
        <w:r w:rsidR="000E5565" w:rsidRPr="00D73887" w:rsidDel="00D9717B">
          <w:rPr>
            <w:rFonts w:ascii="Times New Roman" w:eastAsiaTheme="minorEastAsia" w:hAnsi="Times New Roman" w:cs="Times New Roman"/>
            <w:sz w:val="24"/>
            <w:szCs w:val="24"/>
          </w:rPr>
          <w:delText xml:space="preserve">and </w:delText>
        </w:r>
      </w:del>
      <w:del w:id="218" w:author="José Manuel Aburto" w:date="2018-08-16T13:27:00Z">
        <w:r w:rsidR="000E5565" w:rsidRPr="00D73887" w:rsidDel="00D9717B">
          <w:rPr>
            <w:rFonts w:ascii="Times New Roman" w:eastAsiaTheme="minorEastAsia" w:hAnsi="Times New Roman" w:cs="Times New Roman"/>
            <w:sz w:val="24"/>
            <w:szCs w:val="24"/>
          </w:rPr>
          <w:delText xml:space="preserve">by an additional </w:delText>
        </w:r>
        <w:r w:rsidR="00733AB2" w:rsidRPr="00D73887" w:rsidDel="00D9717B">
          <w:rPr>
            <w:rFonts w:ascii="Times New Roman" w:eastAsiaTheme="minorEastAsia" w:hAnsi="Times New Roman" w:cs="Times New Roman"/>
            <w:sz w:val="24"/>
            <w:szCs w:val="24"/>
          </w:rPr>
          <w:delText xml:space="preserve">half </w:delText>
        </w:r>
        <w:r w:rsidR="000E5565" w:rsidRPr="00D73887" w:rsidDel="00D9717B">
          <w:rPr>
            <w:rFonts w:ascii="Times New Roman" w:eastAsiaTheme="minorEastAsia" w:hAnsi="Times New Roman" w:cs="Times New Roman"/>
            <w:sz w:val="24"/>
            <w:szCs w:val="24"/>
          </w:rPr>
          <w:delText>year of life</w:delText>
        </w:r>
      </w:del>
      <w:del w:id="219" w:author="José Manuel Aburto" w:date="2018-08-16T13:29:00Z">
        <w:r w:rsidR="000E5565" w:rsidRPr="00D73887" w:rsidDel="00D9717B">
          <w:rPr>
            <w:rFonts w:ascii="Times New Roman" w:eastAsiaTheme="minorEastAsia" w:hAnsi="Times New Roman" w:cs="Times New Roman"/>
            <w:sz w:val="24"/>
            <w:szCs w:val="24"/>
          </w:rPr>
          <w:delText xml:space="preserve"> in 2005-2015</w:delText>
        </w:r>
      </w:del>
      <w:del w:id="220" w:author="José Manuel Aburto" w:date="2018-08-16T13:30:00Z">
        <w:r w:rsidR="00AA5BA4" w:rsidRPr="00D73887" w:rsidDel="00D9717B">
          <w:rPr>
            <w:rFonts w:ascii="Times New Roman" w:eastAsiaTheme="minorEastAsia" w:hAnsi="Times New Roman" w:cs="Times New Roman"/>
            <w:sz w:val="24"/>
            <w:szCs w:val="24"/>
          </w:rPr>
          <w:delText xml:space="preserve">; all these </w:delText>
        </w:r>
        <w:r w:rsidR="000E5565" w:rsidRPr="00D73887" w:rsidDel="00D9717B">
          <w:rPr>
            <w:rFonts w:ascii="Times New Roman" w:eastAsiaTheme="minorEastAsia" w:hAnsi="Times New Roman" w:cs="Times New Roman"/>
            <w:sz w:val="24"/>
            <w:szCs w:val="24"/>
          </w:rPr>
          <w:delText>result</w:delText>
        </w:r>
        <w:r w:rsidR="002B24D2" w:rsidRPr="00D73887" w:rsidDel="00D9717B">
          <w:rPr>
            <w:rFonts w:ascii="Times New Roman" w:eastAsiaTheme="minorEastAsia" w:hAnsi="Times New Roman" w:cs="Times New Roman"/>
            <w:sz w:val="24"/>
            <w:szCs w:val="24"/>
          </w:rPr>
          <w:delText>ed from</w:delText>
        </w:r>
        <w:r w:rsidR="000E5565" w:rsidRPr="00D73887" w:rsidDel="00D9717B">
          <w:rPr>
            <w:rFonts w:ascii="Times New Roman" w:eastAsiaTheme="minorEastAsia" w:hAnsi="Times New Roman" w:cs="Times New Roman"/>
            <w:sz w:val="24"/>
            <w:szCs w:val="24"/>
          </w:rPr>
          <w:delText xml:space="preserve"> mortality </w:delText>
        </w:r>
        <w:r w:rsidR="002B24D2" w:rsidRPr="00D73887" w:rsidDel="00D9717B">
          <w:rPr>
            <w:rFonts w:ascii="Times New Roman" w:eastAsiaTheme="minorEastAsia" w:hAnsi="Times New Roman" w:cs="Times New Roman"/>
            <w:sz w:val="24"/>
            <w:szCs w:val="24"/>
          </w:rPr>
          <w:delText>improvements in</w:delText>
        </w:r>
        <w:r w:rsidR="000E5565" w:rsidRPr="00D73887" w:rsidDel="00D9717B">
          <w:rPr>
            <w:rFonts w:ascii="Times New Roman" w:eastAsiaTheme="minorEastAsia" w:hAnsi="Times New Roman" w:cs="Times New Roman"/>
            <w:sz w:val="24"/>
            <w:szCs w:val="24"/>
          </w:rPr>
          <w:delText xml:space="preserve"> most causes of death, </w:delText>
        </w:r>
        <w:r w:rsidR="002B24D2" w:rsidRPr="00D73887" w:rsidDel="00D9717B">
          <w:rPr>
            <w:rFonts w:ascii="Times New Roman" w:eastAsiaTheme="minorEastAsia" w:hAnsi="Times New Roman" w:cs="Times New Roman"/>
            <w:sz w:val="24"/>
            <w:szCs w:val="24"/>
          </w:rPr>
          <w:delText>except for diabetes</w:delText>
        </w:r>
        <w:r w:rsidR="00B231DD" w:rsidRPr="00D73887" w:rsidDel="00D9717B">
          <w:rPr>
            <w:rFonts w:ascii="Times New Roman" w:eastAsiaTheme="minorEastAsia" w:hAnsi="Times New Roman" w:cs="Times New Roman"/>
            <w:sz w:val="24"/>
            <w:szCs w:val="24"/>
          </w:rPr>
          <w:delText xml:space="preserve"> and </w:delText>
        </w:r>
        <w:r w:rsidR="00714F65" w:rsidRPr="00D73887" w:rsidDel="00D9717B">
          <w:rPr>
            <w:rFonts w:ascii="Times New Roman" w:eastAsiaTheme="minorEastAsia" w:hAnsi="Times New Roman" w:cs="Times New Roman"/>
            <w:sz w:val="24"/>
            <w:szCs w:val="24"/>
          </w:rPr>
          <w:delText>medically amenable</w:delText>
        </w:r>
        <w:r w:rsidR="002B24D2" w:rsidRPr="00D73887" w:rsidDel="00D9717B">
          <w:rPr>
            <w:rFonts w:ascii="Times New Roman" w:eastAsiaTheme="minorEastAsia" w:hAnsi="Times New Roman" w:cs="Times New Roman"/>
            <w:sz w:val="24"/>
            <w:szCs w:val="24"/>
          </w:rPr>
          <w:delText>.</w:delText>
        </w:r>
      </w:del>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10817614" w:rsidR="00927ECF" w:rsidRPr="00D73887" w:rsidRDefault="00927ECF" w:rsidP="00DA15CA">
      <w:pPr>
        <w:spacing w:line="480" w:lineRule="auto"/>
        <w:jc w:val="center"/>
        <w:rPr>
          <w:rFonts w:ascii="Times New Roman" w:eastAsiaTheme="minorEastAsia" w:hAnsi="Times New Roman" w:cs="Times New Roman"/>
          <w:sz w:val="24"/>
          <w:szCs w:val="24"/>
        </w:rPr>
      </w:pPr>
      <w:del w:id="221" w:author="José Manuel Aburto" w:date="2018-08-16T13:30:00Z">
        <w:r w:rsidRPr="00D73887" w:rsidDel="00D9717B">
          <w:rPr>
            <w:rFonts w:ascii="Times New Roman" w:eastAsiaTheme="minorEastAsia" w:hAnsi="Times New Roman" w:cs="Times New Roman"/>
            <w:sz w:val="24"/>
            <w:szCs w:val="24"/>
          </w:rPr>
          <w:delText>[Figure 1]</w:delText>
        </w:r>
      </w:del>
      <w:ins w:id="222" w:author="José Manuel Aburto" w:date="2018-08-16T13:30:00Z">
        <w:r w:rsidR="00D9717B">
          <w:rPr>
            <w:rFonts w:ascii="Times New Roman" w:eastAsiaTheme="minorEastAsia" w:hAnsi="Times New Roman" w:cs="Times New Roman"/>
            <w:sz w:val="24"/>
            <w:szCs w:val="24"/>
          </w:rPr>
          <w:t>[Table 1]</w:t>
        </w:r>
      </w:ins>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288E7A5A" w:rsidR="00821A9E" w:rsidRPr="00D73887" w:rsidRDefault="00753F17" w:rsidP="00DA15CA">
      <w:pPr>
        <w:spacing w:line="480" w:lineRule="auto"/>
        <w:ind w:firstLine="720"/>
        <w:jc w:val="both"/>
        <w:rPr>
          <w:rFonts w:ascii="Times New Roman" w:eastAsiaTheme="minorEastAsia" w:hAnsi="Times New Roman" w:cs="Times New Roman"/>
          <w:sz w:val="24"/>
          <w:szCs w:val="24"/>
        </w:rPr>
      </w:pPr>
      <w:del w:id="223" w:author="José Manuel Aburto" w:date="2018-08-16T13:31:00Z">
        <w:r w:rsidRPr="00D73887" w:rsidDel="00EE495D">
          <w:rPr>
            <w:rFonts w:ascii="Times New Roman" w:eastAsiaTheme="minorEastAsia" w:hAnsi="Times New Roman" w:cs="Times New Roman"/>
            <w:sz w:val="24"/>
            <w:szCs w:val="24"/>
          </w:rPr>
          <w:delText xml:space="preserve">Figure 2 shows </w:delText>
        </w:r>
        <w:r w:rsidR="00DB1F4B" w:rsidRPr="00D73887" w:rsidDel="00EE495D">
          <w:rPr>
            <w:rFonts w:ascii="Times New Roman" w:eastAsiaTheme="minorEastAsia" w:hAnsi="Times New Roman" w:cs="Times New Roman"/>
            <w:sz w:val="24"/>
            <w:szCs w:val="24"/>
          </w:rPr>
          <w:delText xml:space="preserve">results for </w:delText>
        </w:r>
        <w:r w:rsidR="0046185B" w:rsidRPr="00D73887" w:rsidDel="00EE495D">
          <w:rPr>
            <w:rFonts w:ascii="Times New Roman" w:eastAsiaTheme="minorEastAsia" w:hAnsi="Times New Roman" w:cs="Times New Roman"/>
            <w:sz w:val="24"/>
            <w:szCs w:val="24"/>
          </w:rPr>
          <w:delText>l</w:delText>
        </w:r>
        <w:r w:rsidR="00BF5F73" w:rsidRPr="00D73887" w:rsidDel="00EE495D">
          <w:rPr>
            <w:rFonts w:ascii="Times New Roman" w:eastAsiaTheme="minorEastAsia" w:hAnsi="Times New Roman" w:cs="Times New Roman"/>
            <w:sz w:val="24"/>
            <w:szCs w:val="24"/>
          </w:rPr>
          <w:delText xml:space="preserve">ifespan </w:delText>
        </w:r>
        <w:r w:rsidR="003C0E36" w:rsidRPr="00D73887" w:rsidDel="00EE495D">
          <w:rPr>
            <w:rFonts w:ascii="Times New Roman" w:eastAsiaTheme="minorEastAsia" w:hAnsi="Times New Roman" w:cs="Times New Roman"/>
            <w:sz w:val="24"/>
            <w:szCs w:val="24"/>
          </w:rPr>
          <w:delText>inequality</w:delText>
        </w:r>
        <w:r w:rsidR="00BF5F73" w:rsidRPr="00D73887" w:rsidDel="00EE495D">
          <w:rPr>
            <w:rFonts w:ascii="Times New Roman" w:eastAsiaTheme="minorEastAsia" w:hAnsi="Times New Roman" w:cs="Times New Roman"/>
            <w:sz w:val="24"/>
            <w:szCs w:val="24"/>
          </w:rPr>
          <w:delText xml:space="preserve"> </w:delText>
        </w:r>
        <w:r w:rsidR="00DB1F4B" w:rsidRPr="00D73887" w:rsidDel="00EE495D">
          <w:rPr>
            <w:rFonts w:ascii="Times New Roman" w:eastAsiaTheme="minorEastAsia" w:hAnsi="Times New Roman" w:cs="Times New Roman"/>
            <w:sz w:val="24"/>
            <w:szCs w:val="24"/>
          </w:rPr>
          <w:delText>in both periods</w:delText>
        </w:r>
        <w:r w:rsidR="0046185B" w:rsidRPr="00D73887" w:rsidDel="00EE495D">
          <w:rPr>
            <w:rFonts w:ascii="Times New Roman" w:eastAsiaTheme="minorEastAsia" w:hAnsi="Times New Roman" w:cs="Times New Roman"/>
            <w:sz w:val="24"/>
            <w:szCs w:val="24"/>
          </w:rPr>
          <w:delText xml:space="preserve">. </w:delText>
        </w:r>
        <w:r w:rsidR="00DB1F4B" w:rsidRPr="00D73887" w:rsidDel="00EE495D">
          <w:rPr>
            <w:rFonts w:ascii="Times New Roman" w:eastAsiaTheme="minorEastAsia" w:hAnsi="Times New Roman" w:cs="Times New Roman"/>
            <w:sz w:val="24"/>
            <w:szCs w:val="24"/>
          </w:rPr>
          <w:delText xml:space="preserve">This figure depicts </w:delText>
        </w:r>
        <w:r w:rsidR="000F66DA" w:rsidRPr="00D73887" w:rsidDel="00EE495D">
          <w:rPr>
            <w:rFonts w:ascii="Times New Roman" w:eastAsiaTheme="minorEastAsia" w:hAnsi="Times New Roman" w:cs="Times New Roman"/>
            <w:sz w:val="24"/>
            <w:szCs w:val="24"/>
          </w:rPr>
          <w:delText xml:space="preserve">information in </w:delText>
        </w:r>
        <w:r w:rsidR="00DB1F4B" w:rsidRPr="00D73887" w:rsidDel="00EE495D">
          <w:rPr>
            <w:rFonts w:ascii="Times New Roman" w:eastAsiaTheme="minorEastAsia" w:hAnsi="Times New Roman" w:cs="Times New Roman"/>
            <w:sz w:val="24"/>
            <w:szCs w:val="24"/>
          </w:rPr>
          <w:delText>a simi</w:delText>
        </w:r>
        <w:r w:rsidR="007D46A2" w:rsidRPr="00D73887" w:rsidDel="00EE495D">
          <w:rPr>
            <w:rFonts w:ascii="Times New Roman" w:eastAsiaTheme="minorEastAsia" w:hAnsi="Times New Roman" w:cs="Times New Roman"/>
            <w:sz w:val="24"/>
            <w:szCs w:val="24"/>
          </w:rPr>
          <w:delText>lar format to that in Figure 1. Panel A of Figure 2, for example, shows that l</w:delText>
        </w:r>
      </w:del>
      <w:ins w:id="224" w:author="José Manuel Aburto" w:date="2018-08-16T13:31:00Z">
        <w:r w:rsidR="00EE495D">
          <w:rPr>
            <w:rFonts w:ascii="Times New Roman" w:eastAsiaTheme="minorEastAsia" w:hAnsi="Times New Roman" w:cs="Times New Roman"/>
            <w:sz w:val="24"/>
            <w:szCs w:val="24"/>
          </w:rPr>
          <w:t>L</w:t>
        </w:r>
      </w:ins>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reduced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ins w:id="225" w:author="José Manuel Aburto" w:date="2018-08-16T13:31:00Z">
        <w:r w:rsidR="00EE495D">
          <w:rPr>
            <w:rFonts w:ascii="Times New Roman" w:eastAsiaTheme="minorEastAsia" w:hAnsi="Times New Roman" w:cs="Times New Roman"/>
            <w:sz w:val="24"/>
            <w:szCs w:val="24"/>
          </w:rPr>
          <w:t xml:space="preserve"> for males</w:t>
        </w:r>
      </w:ins>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ins w:id="226" w:author="José Manuel Aburto" w:date="2018-08-16T13:33:00Z">
        <w:r w:rsidR="00DB12C7">
          <w:rPr>
            <w:rFonts w:ascii="Times New Roman" w:eastAsiaTheme="minorEastAsia" w:hAnsi="Times New Roman" w:cs="Times New Roman"/>
            <w:sz w:val="24"/>
            <w:szCs w:val="24"/>
          </w:rPr>
          <w:t xml:space="preserve"> (Figure S1)</w:t>
        </w:r>
      </w:ins>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del w:id="227" w:author="José Manuel Aburto" w:date="2018-08-16T13:34:00Z">
        <w:r w:rsidR="00A3790F" w:rsidRPr="00D73887" w:rsidDel="00DB12C7">
          <w:rPr>
            <w:rFonts w:ascii="Times New Roman" w:eastAsiaTheme="minorEastAsia" w:hAnsi="Times New Roman" w:cs="Times New Roman"/>
            <w:sz w:val="24"/>
            <w:szCs w:val="24"/>
          </w:rPr>
          <w:delText xml:space="preserve">17 </w:delText>
        </w:r>
      </w:del>
      <w:ins w:id="228" w:author="José Manuel Aburto" w:date="2018-08-16T13:34:00Z">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ins>
      <w:r w:rsidR="00A3790F" w:rsidRPr="00D73887">
        <w:rPr>
          <w:rFonts w:ascii="Times New Roman" w:eastAsiaTheme="minorEastAsia" w:hAnsi="Times New Roman" w:cs="Times New Roman"/>
          <w:sz w:val="24"/>
          <w:szCs w:val="24"/>
        </w:rPr>
        <w:t>years</w:t>
      </w:r>
      <w:del w:id="229" w:author="José Manuel Aburto" w:date="2018-08-16T13:34:00Z">
        <w:r w:rsidR="00A3790F" w:rsidRPr="00D73887" w:rsidDel="00DB12C7">
          <w:rPr>
            <w:rFonts w:ascii="Times New Roman" w:eastAsiaTheme="minorEastAsia" w:hAnsi="Times New Roman" w:cs="Times New Roman"/>
            <w:sz w:val="24"/>
            <w:szCs w:val="24"/>
          </w:rPr>
          <w:delText xml:space="preserve"> at ages below 60</w:delText>
        </w:r>
      </w:del>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w:t>
      </w:r>
      <w:del w:id="230" w:author="José Manuel Aburto" w:date="2018-08-16T13:35:00Z">
        <w:r w:rsidR="001957A2" w:rsidRPr="00D73887" w:rsidDel="00DB12C7">
          <w:rPr>
            <w:rFonts w:ascii="Times New Roman" w:eastAsiaTheme="minorEastAsia" w:hAnsi="Times New Roman" w:cs="Times New Roman"/>
            <w:sz w:val="24"/>
            <w:szCs w:val="24"/>
          </w:rPr>
          <w:delText xml:space="preserve">and amenable causes of death </w:delText>
        </w:r>
      </w:del>
      <w:r w:rsidR="001957A2" w:rsidRPr="00D73887">
        <w:rPr>
          <w:rFonts w:ascii="Times New Roman" w:eastAsiaTheme="minorEastAsia" w:hAnsi="Times New Roman" w:cs="Times New Roman"/>
          <w:sz w:val="24"/>
          <w:szCs w:val="24"/>
        </w:rPr>
        <w:t>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ins w:id="231" w:author="José Manuel Aburto" w:date="2018-08-16T13:35:00Z">
        <w:r w:rsidR="00DB12C7">
          <w:rPr>
            <w:rFonts w:ascii="Times New Roman" w:eastAsiaTheme="minorEastAsia" w:hAnsi="Times New Roman" w:cs="Times New Roman"/>
            <w:sz w:val="24"/>
            <w:szCs w:val="24"/>
          </w:rPr>
          <w:t>i.e.</w:t>
        </w:r>
      </w:ins>
      <w:del w:id="232" w:author="José Manuel Aburto" w:date="2018-08-16T13:35:00Z">
        <w:r w:rsidR="009F4AA7" w:rsidRPr="00D73887" w:rsidDel="00DB12C7">
          <w:rPr>
            <w:rFonts w:ascii="Times New Roman" w:eastAsiaTheme="minorEastAsia" w:hAnsi="Times New Roman" w:cs="Times New Roman"/>
            <w:sz w:val="24"/>
            <w:szCs w:val="24"/>
          </w:rPr>
          <w:delText>e.g</w:delText>
        </w:r>
      </w:del>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 xml:space="preserve">For females, lifespan variation decreased since </w:t>
      </w:r>
      <w:r w:rsidR="0062285C" w:rsidRPr="00D73887">
        <w:rPr>
          <w:rFonts w:ascii="Times New Roman" w:eastAsiaTheme="minorEastAsia" w:hAnsi="Times New Roman" w:cs="Times New Roman"/>
          <w:sz w:val="24"/>
          <w:szCs w:val="24"/>
        </w:rPr>
        <w:lastRenderedPageBreak/>
        <w:t>1995</w:t>
      </w:r>
      <w:ins w:id="233" w:author="José Manuel Aburto" w:date="2018-08-16T13:37:00Z">
        <w:r w:rsidR="00DB12C7">
          <w:rPr>
            <w:rFonts w:ascii="Times New Roman" w:eastAsiaTheme="minorEastAsia" w:hAnsi="Times New Roman" w:cs="Times New Roman"/>
            <w:sz w:val="24"/>
            <w:szCs w:val="24"/>
          </w:rPr>
          <w:t xml:space="preserve"> mostly due to improvements in most causes of death</w:t>
        </w:r>
      </w:ins>
      <w:r w:rsidR="0062285C" w:rsidRPr="00D73887">
        <w:rPr>
          <w:rFonts w:ascii="Times New Roman" w:eastAsiaTheme="minorEastAsia" w:hAnsi="Times New Roman" w:cs="Times New Roman"/>
          <w:sz w:val="24"/>
          <w:szCs w:val="24"/>
        </w:rPr>
        <w:t>.</w:t>
      </w:r>
      <w:ins w:id="234" w:author="José Manuel Aburto" w:date="2018-08-16T13:38:00Z">
        <w:r w:rsidR="00DB12C7">
          <w:rPr>
            <w:rFonts w:ascii="Times New Roman" w:eastAsiaTheme="minorEastAsia" w:hAnsi="Times New Roman" w:cs="Times New Roman"/>
            <w:sz w:val="24"/>
            <w:szCs w:val="24"/>
          </w:rPr>
          <w:t xml:space="preserve"> However, in 1995-2005 diabetes and traffic accidents increased lifespan inequality. </w:t>
        </w:r>
      </w:ins>
      <w:ins w:id="235" w:author="José Manuel Aburto" w:date="2018-08-16T13:39:00Z">
        <w:r w:rsidR="00DB12C7">
          <w:rPr>
            <w:rFonts w:ascii="Times New Roman" w:eastAsiaTheme="minorEastAsia" w:hAnsi="Times New Roman" w:cs="Times New Roman"/>
            <w:sz w:val="24"/>
            <w:szCs w:val="24"/>
          </w:rPr>
          <w:t>In 2005-2015, homicides is the major contributor to slowing down improvements in variation of lifespans, albeit with a small effect.</w:t>
        </w:r>
      </w:ins>
      <w:r w:rsidR="0062285C" w:rsidRPr="00D73887">
        <w:rPr>
          <w:rFonts w:ascii="Times New Roman" w:eastAsiaTheme="minorEastAsia" w:hAnsi="Times New Roman" w:cs="Times New Roman"/>
          <w:sz w:val="24"/>
          <w:szCs w:val="24"/>
        </w:rPr>
        <w:t xml:space="preserve"> </w:t>
      </w:r>
      <w:del w:id="236" w:author="José Manuel Aburto" w:date="2018-08-16T13:40:00Z">
        <w:r w:rsidR="005A1F91" w:rsidRPr="00D73887" w:rsidDel="00DB12C7">
          <w:rPr>
            <w:rFonts w:ascii="Times New Roman" w:eastAsiaTheme="minorEastAsia" w:hAnsi="Times New Roman" w:cs="Times New Roman"/>
            <w:sz w:val="24"/>
            <w:szCs w:val="24"/>
          </w:rPr>
          <w:delText>T</w:delText>
        </w:r>
        <w:r w:rsidR="001957A2" w:rsidRPr="00D73887" w:rsidDel="00DB12C7">
          <w:rPr>
            <w:rFonts w:ascii="Times New Roman" w:eastAsiaTheme="minorEastAsia" w:hAnsi="Times New Roman" w:cs="Times New Roman"/>
            <w:sz w:val="24"/>
            <w:szCs w:val="24"/>
          </w:rPr>
          <w:delText>here is</w:delText>
        </w:r>
        <w:r w:rsidR="00215A0E" w:rsidRPr="00D73887" w:rsidDel="00DB12C7">
          <w:rPr>
            <w:rFonts w:ascii="Times New Roman" w:eastAsiaTheme="minorEastAsia" w:hAnsi="Times New Roman" w:cs="Times New Roman"/>
            <w:sz w:val="24"/>
            <w:szCs w:val="24"/>
          </w:rPr>
          <w:delText xml:space="preserve"> </w:delText>
        </w:r>
        <w:r w:rsidR="00215249" w:rsidRPr="00D73887" w:rsidDel="00DB12C7">
          <w:rPr>
            <w:rFonts w:ascii="Times New Roman" w:eastAsiaTheme="minorEastAsia" w:hAnsi="Times New Roman" w:cs="Times New Roman"/>
            <w:sz w:val="24"/>
            <w:szCs w:val="24"/>
          </w:rPr>
          <w:delText xml:space="preserve">a tipping point </w:delText>
        </w:r>
        <w:r w:rsidR="009F4AA7" w:rsidRPr="00D73887" w:rsidDel="00DB12C7">
          <w:rPr>
            <w:rFonts w:ascii="Times New Roman" w:eastAsiaTheme="minorEastAsia" w:hAnsi="Times New Roman" w:cs="Times New Roman"/>
            <w:sz w:val="24"/>
            <w:szCs w:val="24"/>
          </w:rPr>
          <w:delText xml:space="preserve">at </w:delText>
        </w:r>
        <w:r w:rsidR="00733AB2" w:rsidRPr="00D73887" w:rsidDel="00DB12C7">
          <w:rPr>
            <w:rFonts w:ascii="Times New Roman" w:eastAsiaTheme="minorEastAsia" w:hAnsi="Times New Roman" w:cs="Times New Roman"/>
            <w:sz w:val="24"/>
            <w:szCs w:val="24"/>
          </w:rPr>
          <w:delText>a</w:delText>
        </w:r>
        <w:r w:rsidR="009F4AA7" w:rsidRPr="00D73887" w:rsidDel="00DB12C7">
          <w:rPr>
            <w:rFonts w:ascii="Times New Roman" w:eastAsiaTheme="minorEastAsia" w:hAnsi="Times New Roman" w:cs="Times New Roman"/>
            <w:sz w:val="24"/>
            <w:szCs w:val="24"/>
          </w:rPr>
          <w:delText>round</w:delText>
        </w:r>
        <w:r w:rsidR="00733AB2" w:rsidRPr="00D73887" w:rsidDel="00DB12C7">
          <w:rPr>
            <w:rFonts w:ascii="Times New Roman" w:eastAsiaTheme="minorEastAsia" w:hAnsi="Times New Roman" w:cs="Times New Roman"/>
            <w:sz w:val="24"/>
            <w:szCs w:val="24"/>
          </w:rPr>
          <w:delText xml:space="preserve"> age 70</w:delText>
        </w:r>
        <w:r w:rsidR="00F7595A" w:rsidRPr="00D73887" w:rsidDel="00DB12C7">
          <w:rPr>
            <w:rFonts w:ascii="Times New Roman" w:eastAsiaTheme="minorEastAsia" w:hAnsi="Times New Roman" w:cs="Times New Roman"/>
            <w:sz w:val="24"/>
            <w:szCs w:val="24"/>
          </w:rPr>
          <w:delText xml:space="preserve"> </w:delText>
        </w:r>
        <w:r w:rsidR="00215A0E" w:rsidRPr="00D73887" w:rsidDel="00DB12C7">
          <w:rPr>
            <w:rFonts w:ascii="Times New Roman" w:eastAsiaTheme="minorEastAsia" w:hAnsi="Times New Roman" w:cs="Times New Roman"/>
            <w:sz w:val="24"/>
            <w:szCs w:val="24"/>
          </w:rPr>
          <w:delText>indicating the importance of cardiovascular disease</w:delText>
        </w:r>
        <w:r w:rsidR="005A1F91" w:rsidRPr="00D73887" w:rsidDel="00DB12C7">
          <w:rPr>
            <w:rFonts w:ascii="Times New Roman" w:eastAsiaTheme="minorEastAsia" w:hAnsi="Times New Roman" w:cs="Times New Roman"/>
            <w:sz w:val="24"/>
            <w:szCs w:val="24"/>
          </w:rPr>
          <w:delText>, diabetes</w:delText>
        </w:r>
        <w:r w:rsidR="00215A0E" w:rsidRPr="00D73887" w:rsidDel="00DB12C7">
          <w:rPr>
            <w:rFonts w:ascii="Times New Roman" w:eastAsiaTheme="minorEastAsia" w:hAnsi="Times New Roman" w:cs="Times New Roman"/>
            <w:sz w:val="24"/>
            <w:szCs w:val="24"/>
          </w:rPr>
          <w:delText xml:space="preserve"> and medical services </w:delText>
        </w:r>
        <w:r w:rsidR="00F303FF" w:rsidRPr="00D73887" w:rsidDel="00DB12C7">
          <w:rPr>
            <w:rFonts w:ascii="Times New Roman" w:eastAsiaTheme="minorEastAsia" w:hAnsi="Times New Roman" w:cs="Times New Roman"/>
            <w:sz w:val="24"/>
            <w:szCs w:val="24"/>
          </w:rPr>
          <w:delText xml:space="preserve">at older ages </w:delText>
        </w:r>
        <w:r w:rsidR="00F0651A" w:rsidRPr="00D73887" w:rsidDel="00DB12C7">
          <w:rPr>
            <w:rFonts w:ascii="Times New Roman" w:eastAsiaTheme="minorEastAsia" w:hAnsi="Times New Roman" w:cs="Times New Roman"/>
            <w:sz w:val="24"/>
            <w:szCs w:val="24"/>
          </w:rPr>
          <w:delText>in reducing life</w:delText>
        </w:r>
        <w:r w:rsidR="00215A0E" w:rsidRPr="00D73887" w:rsidDel="00DB12C7">
          <w:rPr>
            <w:rFonts w:ascii="Times New Roman" w:eastAsiaTheme="minorEastAsia" w:hAnsi="Times New Roman" w:cs="Times New Roman"/>
            <w:sz w:val="24"/>
            <w:szCs w:val="24"/>
          </w:rPr>
          <w:delText>span</w:delText>
        </w:r>
        <w:r w:rsidR="00F303FF" w:rsidRPr="00D73887" w:rsidDel="00DB12C7">
          <w:rPr>
            <w:rFonts w:ascii="Times New Roman" w:eastAsiaTheme="minorEastAsia" w:hAnsi="Times New Roman" w:cs="Times New Roman"/>
            <w:sz w:val="24"/>
            <w:szCs w:val="24"/>
          </w:rPr>
          <w:delText xml:space="preserve"> </w:delText>
        </w:r>
        <w:r w:rsidR="00DA38D1" w:rsidRPr="00D73887" w:rsidDel="00DB12C7">
          <w:rPr>
            <w:rFonts w:ascii="Times New Roman" w:eastAsiaTheme="minorEastAsia" w:hAnsi="Times New Roman" w:cs="Times New Roman"/>
            <w:sz w:val="24"/>
            <w:szCs w:val="24"/>
          </w:rPr>
          <w:delText>inequality</w:delText>
        </w:r>
        <w:r w:rsidR="00215A0E" w:rsidRPr="00D73887" w:rsidDel="00DB12C7">
          <w:rPr>
            <w:rFonts w:ascii="Times New Roman" w:eastAsiaTheme="minorEastAsia" w:hAnsi="Times New Roman" w:cs="Times New Roman"/>
            <w:sz w:val="24"/>
            <w:szCs w:val="24"/>
          </w:rPr>
          <w:delText>, while accidents, homicides and cirrhosis play a larger role at younger ages</w:delText>
        </w:r>
        <w:r w:rsidR="00215249" w:rsidRPr="00D73887" w:rsidDel="00DB12C7">
          <w:rPr>
            <w:rFonts w:ascii="Times New Roman" w:eastAsiaTheme="minorEastAsia" w:hAnsi="Times New Roman" w:cs="Times New Roman"/>
            <w:sz w:val="24"/>
            <w:szCs w:val="24"/>
          </w:rPr>
          <w:delText xml:space="preserve">. </w:delText>
        </w:r>
      </w:del>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1FD71BF6" w14:textId="4C1CEA8C" w:rsidR="00C05A7D" w:rsidRPr="00D73887" w:rsidDel="00DB12C7" w:rsidRDefault="00C05A7D" w:rsidP="00DA15CA">
      <w:pPr>
        <w:spacing w:line="480" w:lineRule="auto"/>
        <w:ind w:firstLine="720"/>
        <w:jc w:val="both"/>
        <w:rPr>
          <w:del w:id="237" w:author="José Manuel Aburto" w:date="2018-08-16T13:40:00Z"/>
          <w:rFonts w:ascii="Times New Roman" w:eastAsiaTheme="minorEastAsia" w:hAnsi="Times New Roman" w:cs="Times New Roman"/>
          <w:sz w:val="24"/>
          <w:szCs w:val="24"/>
        </w:rPr>
      </w:pPr>
    </w:p>
    <w:p w14:paraId="3C00BDB0" w14:textId="6D6AA31A" w:rsidR="00F934E3" w:rsidRPr="00D73887" w:rsidDel="00DB12C7" w:rsidRDefault="00C7225E" w:rsidP="00DA15CA">
      <w:pPr>
        <w:spacing w:line="480" w:lineRule="auto"/>
        <w:jc w:val="center"/>
        <w:rPr>
          <w:del w:id="238" w:author="José Manuel Aburto" w:date="2018-08-16T13:40:00Z"/>
          <w:rFonts w:ascii="Times New Roman" w:eastAsiaTheme="minorEastAsia" w:hAnsi="Times New Roman" w:cs="Times New Roman"/>
          <w:sz w:val="24"/>
          <w:szCs w:val="24"/>
        </w:rPr>
      </w:pPr>
      <w:del w:id="239" w:author="José Manuel Aburto" w:date="2018-08-16T13:40:00Z">
        <w:r w:rsidRPr="00D73887" w:rsidDel="00DB12C7">
          <w:rPr>
            <w:rFonts w:ascii="Times New Roman" w:eastAsiaTheme="minorEastAsia" w:hAnsi="Times New Roman" w:cs="Times New Roman"/>
            <w:sz w:val="24"/>
            <w:szCs w:val="24"/>
          </w:rPr>
          <w:delText xml:space="preserve"> </w:delText>
        </w:r>
        <w:r w:rsidR="0046185B" w:rsidRPr="00D73887" w:rsidDel="00DB12C7">
          <w:rPr>
            <w:rFonts w:ascii="Times New Roman" w:eastAsiaTheme="minorEastAsia" w:hAnsi="Times New Roman" w:cs="Times New Roman"/>
            <w:sz w:val="24"/>
            <w:szCs w:val="24"/>
          </w:rPr>
          <w:delText>[Figure 2</w:delText>
        </w:r>
        <w:r w:rsidR="006B3821" w:rsidRPr="00D73887" w:rsidDel="00DB12C7">
          <w:rPr>
            <w:rFonts w:ascii="Times New Roman" w:eastAsiaTheme="minorEastAsia" w:hAnsi="Times New Roman" w:cs="Times New Roman"/>
            <w:sz w:val="24"/>
            <w:szCs w:val="24"/>
          </w:rPr>
          <w:delText>]</w:delText>
        </w:r>
      </w:del>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7CA4D240" w14:textId="4DE267DE" w:rsidR="00B768F2" w:rsidRPr="00D73887" w:rsidRDefault="005C559E" w:rsidP="00845D5F">
      <w:pPr>
        <w:spacing w:line="480" w:lineRule="auto"/>
        <w:jc w:val="both"/>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w:t>
      </w:r>
      <w:r w:rsidR="00D35CCF" w:rsidRPr="00D73887">
        <w:rPr>
          <w:rFonts w:ascii="Times New Roman" w:eastAsiaTheme="majorEastAsia" w:hAnsi="Times New Roman" w:cs="Times New Roman"/>
          <w:i/>
          <w:iCs/>
          <w:spacing w:val="15"/>
          <w:sz w:val="24"/>
          <w:szCs w:val="24"/>
        </w:rPr>
        <w:t xml:space="preserve"> at </w:t>
      </w:r>
      <w:r w:rsidR="00E87D13" w:rsidRPr="00D73887">
        <w:rPr>
          <w:rFonts w:ascii="Times New Roman" w:eastAsiaTheme="majorEastAsia" w:hAnsi="Times New Roman" w:cs="Times New Roman"/>
          <w:i/>
          <w:iCs/>
          <w:spacing w:val="15"/>
          <w:sz w:val="24"/>
          <w:szCs w:val="24"/>
        </w:rPr>
        <w:t xml:space="preserve">the </w:t>
      </w:r>
      <w:r w:rsidR="00D35CCF" w:rsidRPr="00D73887">
        <w:rPr>
          <w:rFonts w:ascii="Times New Roman" w:eastAsiaTheme="majorEastAsia" w:hAnsi="Times New Roman" w:cs="Times New Roman"/>
          <w:i/>
          <w:iCs/>
          <w:spacing w:val="15"/>
          <w:sz w:val="24"/>
          <w:szCs w:val="24"/>
        </w:rPr>
        <w:t>state level</w:t>
      </w:r>
    </w:p>
    <w:p w14:paraId="30F0F8F8" w14:textId="7BE2BDC2" w:rsidR="00285492" w:rsidRPr="00D73887" w:rsidRDefault="00AC298D" w:rsidP="00845D5F">
      <w:pPr>
        <w:spacing w:line="480" w:lineRule="auto"/>
        <w:ind w:firstLine="720"/>
        <w:jc w:val="both"/>
        <w:rPr>
          <w:rFonts w:ascii="Times New Roman" w:eastAsiaTheme="minorEastAsia" w:hAnsi="Times New Roman" w:cs="Times New Roman"/>
          <w:sz w:val="24"/>
          <w:szCs w:val="24"/>
        </w:rPr>
      </w:pPr>
      <w:ins w:id="240" w:author="José Manuel Aburto" w:date="2018-08-16T14:49:00Z">
        <w:r>
          <w:rPr>
            <w:rFonts w:ascii="Times New Roman" w:eastAsiaTheme="minorEastAsia" w:hAnsi="Times New Roman" w:cs="Times New Roman"/>
            <w:sz w:val="24"/>
            <w:szCs w:val="24"/>
          </w:rPr>
          <w:t xml:space="preserve">In figures 1-2 we focus on results for males because the larger impact of homicides is larger among them, results for females are in </w:t>
        </w:r>
      </w:ins>
      <w:ins w:id="241" w:author="José Manuel Aburto" w:date="2018-08-16T14:50:00Z">
        <w:r>
          <w:rPr>
            <w:rFonts w:ascii="Times New Roman" w:eastAsiaTheme="minorEastAsia" w:hAnsi="Times New Roman" w:cs="Times New Roman"/>
            <w:sz w:val="24"/>
            <w:szCs w:val="24"/>
          </w:rPr>
          <w:t>SM figures 3-4</w:t>
        </w:r>
      </w:ins>
      <w:del w:id="242" w:author="José Manuel Aburto" w:date="2018-08-16T14:51:00Z">
        <w:r w:rsidR="00D739EB" w:rsidRPr="00D73887" w:rsidDel="00AC298D">
          <w:rPr>
            <w:rFonts w:ascii="Times New Roman" w:eastAsiaTheme="minorEastAsia" w:hAnsi="Times New Roman" w:cs="Times New Roman"/>
            <w:sz w:val="24"/>
            <w:szCs w:val="24"/>
          </w:rPr>
          <w:delText>Figure</w:delText>
        </w:r>
      </w:del>
      <w:ins w:id="243" w:author="José Manuel Aburto" w:date="2018-08-16T14:51:00Z">
        <w:r>
          <w:rPr>
            <w:rFonts w:ascii="Times New Roman" w:eastAsiaTheme="minorEastAsia" w:hAnsi="Times New Roman" w:cs="Times New Roman"/>
            <w:sz w:val="24"/>
            <w:szCs w:val="24"/>
          </w:rPr>
          <w:t>. Figure</w:t>
        </w:r>
      </w:ins>
      <w:r w:rsidR="00D739EB" w:rsidRPr="00D73887">
        <w:rPr>
          <w:rFonts w:ascii="Times New Roman" w:eastAsiaTheme="minorEastAsia" w:hAnsi="Times New Roman" w:cs="Times New Roman"/>
          <w:sz w:val="24"/>
          <w:szCs w:val="24"/>
        </w:rPr>
        <w:t xml:space="preserve"> </w:t>
      </w:r>
      <w:del w:id="244" w:author="José Manuel Aburto" w:date="2018-08-16T13:40:00Z">
        <w:r w:rsidR="00D739EB" w:rsidRPr="00D73887" w:rsidDel="00DB12C7">
          <w:rPr>
            <w:rFonts w:ascii="Times New Roman" w:eastAsiaTheme="minorEastAsia" w:hAnsi="Times New Roman" w:cs="Times New Roman"/>
            <w:sz w:val="24"/>
            <w:szCs w:val="24"/>
          </w:rPr>
          <w:delText>3</w:delText>
        </w:r>
      </w:del>
      <w:ins w:id="245" w:author="José Manuel Aburto" w:date="2018-08-16T13:40:00Z">
        <w:r w:rsidR="00DB12C7">
          <w:rPr>
            <w:rFonts w:ascii="Times New Roman" w:eastAsiaTheme="minorEastAsia" w:hAnsi="Times New Roman" w:cs="Times New Roman"/>
            <w:sz w:val="24"/>
            <w:szCs w:val="24"/>
          </w:rPr>
          <w:t>1</w:t>
        </w:r>
      </w:ins>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09B05DDB"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ins w:id="246" w:author="José Manuel Aburto" w:date="2018-08-16T14:12:00Z">
        <w:r w:rsidR="00546475">
          <w:rPr>
            <w:rFonts w:ascii="Times New Roman" w:eastAsiaTheme="minorEastAsia" w:hAnsi="Times New Roman" w:cs="Times New Roman"/>
            <w:sz w:val="24"/>
            <w:szCs w:val="24"/>
          </w:rPr>
          <w:t xml:space="preserve"> </w:t>
        </w:r>
      </w:ins>
      <w:ins w:id="247" w:author="José Manuel Aburto" w:date="2018-08-16T14:18:00Z">
        <w:r w:rsidR="001A1E3A">
          <w:rPr>
            <w:rFonts w:ascii="Times New Roman" w:eastAsiaTheme="minorEastAsia" w:hAnsi="Times New Roman" w:cs="Times New Roman"/>
            <w:sz w:val="24"/>
            <w:szCs w:val="24"/>
          </w:rPr>
          <w:t>except for</w:t>
        </w:r>
      </w:ins>
      <w:ins w:id="248" w:author="José Manuel Aburto" w:date="2018-08-16T14:12:00Z">
        <w:r w:rsidR="00546475">
          <w:rPr>
            <w:rFonts w:ascii="Times New Roman" w:eastAsiaTheme="minorEastAsia" w:hAnsi="Times New Roman" w:cs="Times New Roman"/>
            <w:sz w:val="24"/>
            <w:szCs w:val="24"/>
          </w:rPr>
          <w:t xml:space="preserve"> Yucatán</w:t>
        </w:r>
      </w:ins>
      <w:r w:rsidR="00135876" w:rsidRPr="00D73887">
        <w:rPr>
          <w:rFonts w:ascii="Times New Roman" w:eastAsiaTheme="minorEastAsia" w:hAnsi="Times New Roman" w:cs="Times New Roman"/>
          <w:sz w:val="24"/>
          <w:szCs w:val="24"/>
        </w:rPr>
        <w:t xml:space="preserve">, </w:t>
      </w:r>
      <w:del w:id="249" w:author="José Manuel Aburto" w:date="2018-08-16T14:13:00Z">
        <w:r w:rsidR="00D60006" w:rsidRPr="00D73887" w:rsidDel="00546475">
          <w:rPr>
            <w:rFonts w:ascii="Times New Roman" w:eastAsiaTheme="minorEastAsia" w:hAnsi="Times New Roman" w:cs="Times New Roman"/>
            <w:sz w:val="24"/>
            <w:szCs w:val="24"/>
          </w:rPr>
          <w:delText>but</w:delText>
        </w:r>
        <w:r w:rsidR="00135876" w:rsidRPr="00D73887" w:rsidDel="00546475">
          <w:rPr>
            <w:rFonts w:ascii="Times New Roman" w:eastAsiaTheme="minorEastAsia" w:hAnsi="Times New Roman" w:cs="Times New Roman"/>
            <w:sz w:val="24"/>
            <w:szCs w:val="24"/>
          </w:rPr>
          <w:delText xml:space="preserve"> </w:delText>
        </w:r>
      </w:del>
      <w:r w:rsidR="00135876" w:rsidRPr="00D73887">
        <w:rPr>
          <w:rFonts w:ascii="Times New Roman" w:eastAsiaTheme="minorEastAsia" w:hAnsi="Times New Roman" w:cs="Times New Roman"/>
          <w:sz w:val="24"/>
          <w:szCs w:val="24"/>
        </w:rPr>
        <w:t>s</w:t>
      </w:r>
      <w:r w:rsidR="000401DA" w:rsidRPr="00D73887">
        <w:rPr>
          <w:rFonts w:ascii="Times New Roman" w:eastAsiaTheme="minorEastAsia" w:hAnsi="Times New Roman" w:cs="Times New Roman"/>
          <w:sz w:val="24"/>
          <w:szCs w:val="24"/>
        </w:rPr>
        <w:t>ome states</w:t>
      </w:r>
      <w:ins w:id="250" w:author="José Manuel Aburto" w:date="2018-08-16T14:13:00Z">
        <w:r w:rsidR="00546475">
          <w:rPr>
            <w:rFonts w:ascii="Times New Roman" w:eastAsiaTheme="minorEastAsia" w:hAnsi="Times New Roman" w:cs="Times New Roman"/>
            <w:sz w:val="24"/>
            <w:szCs w:val="24"/>
          </w:rPr>
          <w:t xml:space="preserve"> even</w:t>
        </w:r>
      </w:ins>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5, except for states in the North</w:t>
      </w:r>
      <w:ins w:id="251" w:author="José Manuel Aburto" w:date="2018-08-16T14:11:00Z">
        <w:r w:rsidR="00546475">
          <w:rPr>
            <w:rFonts w:ascii="Times New Roman" w:eastAsiaTheme="minorEastAsia" w:hAnsi="Times New Roman" w:cs="Times New Roman"/>
            <w:sz w:val="24"/>
            <w:szCs w:val="24"/>
          </w:rPr>
          <w:t xml:space="preserve"> and Nayarit</w:t>
        </w:r>
      </w:ins>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ins w:id="252" w:author="José Manuel Aburto" w:date="2018-08-16T14:14:00Z">
        <w:r w:rsidR="00546475">
          <w:rPr>
            <w:rFonts w:ascii="Times New Roman" w:eastAsiaTheme="minorEastAsia" w:hAnsi="Times New Roman" w:cs="Times New Roman"/>
            <w:sz w:val="24"/>
            <w:szCs w:val="24"/>
          </w:rPr>
          <w:t xml:space="preserve">almost </w:t>
        </w:r>
      </w:ins>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del w:id="253" w:author="José Manuel Aburto" w:date="2018-08-16T14:14:00Z">
        <w:r w:rsidR="00AC3979" w:rsidRPr="00D73887" w:rsidDel="00546475">
          <w:rPr>
            <w:rFonts w:ascii="Times New Roman" w:eastAsiaTheme="minorEastAsia" w:hAnsi="Times New Roman" w:cs="Times New Roman"/>
            <w:sz w:val="24"/>
            <w:szCs w:val="24"/>
          </w:rPr>
          <w:delText xml:space="preserve">, particularly those in </w:delText>
        </w:r>
        <w:r w:rsidR="000401DA" w:rsidRPr="00D73887" w:rsidDel="00546475">
          <w:rPr>
            <w:rFonts w:ascii="Times New Roman" w:eastAsiaTheme="minorEastAsia" w:hAnsi="Times New Roman" w:cs="Times New Roman"/>
            <w:sz w:val="24"/>
            <w:szCs w:val="24"/>
          </w:rPr>
          <w:delText xml:space="preserve">the South </w:delText>
        </w:r>
        <w:r w:rsidR="00B309F7" w:rsidRPr="00D73887" w:rsidDel="00546475">
          <w:rPr>
            <w:rFonts w:ascii="Times New Roman" w:eastAsiaTheme="minorEastAsia" w:hAnsi="Times New Roman" w:cs="Times New Roman"/>
            <w:sz w:val="24"/>
            <w:szCs w:val="24"/>
          </w:rPr>
          <w:delText xml:space="preserve">(e.g., </w:delText>
        </w:r>
        <w:r w:rsidR="000401DA" w:rsidRPr="00D73887" w:rsidDel="00546475">
          <w:rPr>
            <w:rFonts w:ascii="Times New Roman" w:eastAsiaTheme="minorEastAsia" w:hAnsi="Times New Roman" w:cs="Times New Roman"/>
            <w:sz w:val="24"/>
            <w:szCs w:val="24"/>
          </w:rPr>
          <w:delText xml:space="preserve">Chiapas, </w:delText>
        </w:r>
        <w:r w:rsidR="000401DA" w:rsidRPr="00D73887" w:rsidDel="00546475">
          <w:rPr>
            <w:rFonts w:ascii="Times New Roman" w:eastAsiaTheme="minorEastAsia" w:hAnsi="Times New Roman" w:cs="Times New Roman"/>
            <w:sz w:val="24"/>
            <w:szCs w:val="24"/>
          </w:rPr>
          <w:lastRenderedPageBreak/>
          <w:delText>Oaxaca and Puebla</w:delText>
        </w:r>
        <w:r w:rsidR="00B309F7" w:rsidRPr="00D73887" w:rsidDel="00546475">
          <w:rPr>
            <w:rFonts w:ascii="Times New Roman" w:eastAsiaTheme="minorEastAsia" w:hAnsi="Times New Roman" w:cs="Times New Roman"/>
            <w:sz w:val="24"/>
            <w:szCs w:val="24"/>
          </w:rPr>
          <w:delText>)</w:delText>
        </w:r>
      </w:del>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176D4BF5"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ins w:id="254" w:author="José Manuel Aburto" w:date="2018-08-16T13:47:00Z">
        <w:r w:rsidR="0022379E">
          <w:rPr>
            <w:rFonts w:ascii="Times New Roman" w:eastAsiaTheme="minorEastAsia" w:hAnsi="Times New Roman" w:cs="Times New Roman"/>
            <w:sz w:val="24"/>
            <w:szCs w:val="24"/>
          </w:rPr>
          <w:t>1</w:t>
        </w:r>
      </w:ins>
      <w:del w:id="255" w:author="José Manuel Aburto" w:date="2018-08-16T13:47:00Z">
        <w:r w:rsidRPr="00D73887" w:rsidDel="0022379E">
          <w:rPr>
            <w:rFonts w:ascii="Times New Roman" w:eastAsiaTheme="minorEastAsia" w:hAnsi="Times New Roman" w:cs="Times New Roman"/>
            <w:sz w:val="24"/>
            <w:szCs w:val="24"/>
          </w:rPr>
          <w:delText>3</w:delText>
        </w:r>
      </w:del>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3E1DD811" w:rsidR="00B8633E" w:rsidRPr="00D73887" w:rsidRDefault="00E62719" w:rsidP="00DA15CA">
      <w:pPr>
        <w:spacing w:line="480" w:lineRule="auto"/>
        <w:ind w:firstLine="720"/>
        <w:jc w:val="both"/>
        <w:rPr>
          <w:rFonts w:ascii="Times New Roman" w:eastAsiaTheme="minorEastAsia" w:hAnsi="Times New Roman" w:cs="Times New Roman"/>
          <w:sz w:val="24"/>
          <w:szCs w:val="24"/>
        </w:rPr>
      </w:pPr>
      <w:ins w:id="256" w:author="José Manuel Aburto" w:date="2018-08-16T15:49:00Z">
        <w:r>
          <w:rPr>
            <w:rFonts w:ascii="Times New Roman" w:eastAsiaTheme="minorEastAsia" w:hAnsi="Times New Roman" w:cs="Times New Roman"/>
            <w:sz w:val="24"/>
            <w:szCs w:val="24"/>
          </w:rPr>
          <w:t>Figure 2</w:t>
        </w:r>
      </w:ins>
      <w:del w:id="257" w:author="José Manuel Aburto" w:date="2018-08-16T15:49:00Z">
        <w:r w:rsidR="00280918" w:rsidRPr="00D73887" w:rsidDel="00E62719">
          <w:rPr>
            <w:rFonts w:ascii="Times New Roman" w:eastAsiaTheme="minorEastAsia" w:hAnsi="Times New Roman" w:cs="Times New Roman"/>
            <w:sz w:val="24"/>
            <w:szCs w:val="24"/>
          </w:rPr>
          <w:delText>We further</w:delText>
        </w:r>
      </w:del>
      <w:r w:rsidR="00280918" w:rsidRPr="00D73887">
        <w:rPr>
          <w:rFonts w:ascii="Times New Roman" w:eastAsiaTheme="minorEastAsia" w:hAnsi="Times New Roman" w:cs="Times New Roman"/>
          <w:sz w:val="24"/>
          <w:szCs w:val="24"/>
        </w:rPr>
        <w:t xml:space="preserve"> assess </w:t>
      </w:r>
      <w:ins w:id="258" w:author="José Manuel Aburto" w:date="2018-08-16T15:50:00Z">
        <w:r>
          <w:rPr>
            <w:rFonts w:ascii="Times New Roman" w:eastAsiaTheme="minorEastAsia" w:hAnsi="Times New Roman" w:cs="Times New Roman"/>
            <w:sz w:val="24"/>
            <w:szCs w:val="24"/>
          </w:rPr>
          <w:t xml:space="preserve">the </w:t>
        </w:r>
      </w:ins>
      <w:del w:id="259" w:author="José Manuel Aburto" w:date="2018-08-16T15:50:00Z">
        <w:r w:rsidR="00280918" w:rsidRPr="00D73887" w:rsidDel="00E62719">
          <w:rPr>
            <w:rFonts w:ascii="Times New Roman" w:eastAsiaTheme="minorEastAsia" w:hAnsi="Times New Roman" w:cs="Times New Roman"/>
            <w:sz w:val="24"/>
            <w:szCs w:val="24"/>
          </w:rPr>
          <w:delText xml:space="preserve">the </w:delText>
        </w:r>
        <w:r w:rsidR="0083171D" w:rsidRPr="00D73887" w:rsidDel="00E62719">
          <w:rPr>
            <w:rFonts w:ascii="Times New Roman" w:eastAsiaTheme="minorEastAsia" w:hAnsi="Times New Roman" w:cs="Times New Roman"/>
            <w:sz w:val="24"/>
            <w:szCs w:val="24"/>
          </w:rPr>
          <w:delText xml:space="preserve">cause-of-death </w:delText>
        </w:r>
      </w:del>
      <w:r w:rsidR="00280918" w:rsidRPr="00D73887">
        <w:rPr>
          <w:rFonts w:ascii="Times New Roman" w:eastAsiaTheme="minorEastAsia" w:hAnsi="Times New Roman" w:cs="Times New Roman"/>
          <w:sz w:val="24"/>
          <w:szCs w:val="24"/>
        </w:rPr>
        <w:t>contribution</w:t>
      </w:r>
      <w:del w:id="260" w:author="José Manuel Aburto" w:date="2018-08-16T15:50:00Z">
        <w:r w:rsidR="00280918" w:rsidRPr="00D73887" w:rsidDel="00E62719">
          <w:rPr>
            <w:rFonts w:ascii="Times New Roman" w:eastAsiaTheme="minorEastAsia" w:hAnsi="Times New Roman" w:cs="Times New Roman"/>
            <w:sz w:val="24"/>
            <w:szCs w:val="24"/>
          </w:rPr>
          <w:delText>s</w:delText>
        </w:r>
      </w:del>
      <w:ins w:id="261" w:author="José Manuel Aburto" w:date="2018-08-16T15:50:00Z">
        <w:r>
          <w:rPr>
            <w:rFonts w:ascii="Times New Roman" w:eastAsiaTheme="minorEastAsia" w:hAnsi="Times New Roman" w:cs="Times New Roman"/>
            <w:sz w:val="24"/>
            <w:szCs w:val="24"/>
          </w:rPr>
          <w:t xml:space="preserve"> of homicides</w:t>
        </w:r>
      </w:ins>
      <w:r w:rsidR="00280918" w:rsidRPr="00D73887">
        <w:rPr>
          <w:rFonts w:ascii="Times New Roman" w:eastAsiaTheme="minorEastAsia" w:hAnsi="Times New Roman" w:cs="Times New Roman"/>
          <w:sz w:val="24"/>
          <w:szCs w:val="24"/>
        </w:rPr>
        <w:t xml:space="preserve"> </w:t>
      </w:r>
      <w:del w:id="262" w:author="José Manuel Aburto" w:date="2018-08-16T15:50:00Z">
        <w:r w:rsidR="0083171D" w:rsidRPr="00D73887" w:rsidDel="00E62719">
          <w:rPr>
            <w:rFonts w:ascii="Times New Roman" w:eastAsiaTheme="minorEastAsia" w:hAnsi="Times New Roman" w:cs="Times New Roman"/>
            <w:sz w:val="24"/>
            <w:szCs w:val="24"/>
          </w:rPr>
          <w:delText xml:space="preserve">by state </w:delText>
        </w:r>
      </w:del>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ins w:id="263" w:author="José Manuel Aburto" w:date="2018-08-16T15:50:00Z">
        <w:r>
          <w:rPr>
            <w:rFonts w:ascii="Times New Roman" w:eastAsiaTheme="minorEastAsia" w:hAnsi="Times New Roman" w:cs="Times New Roman"/>
            <w:sz w:val="24"/>
            <w:szCs w:val="24"/>
          </w:rPr>
          <w:t xml:space="preserve"> between 1995 and 2005 and between 2005 and 2015 by state</w:t>
        </w:r>
      </w:ins>
      <w:del w:id="264" w:author="José Manuel Aburto" w:date="2018-08-16T15:50:00Z">
        <w:r w:rsidR="00D5785B" w:rsidRPr="00D73887" w:rsidDel="00E62719">
          <w:rPr>
            <w:rFonts w:ascii="Times New Roman" w:eastAsiaTheme="minorEastAsia" w:hAnsi="Times New Roman" w:cs="Times New Roman"/>
            <w:sz w:val="24"/>
            <w:szCs w:val="24"/>
          </w:rPr>
          <w:delText xml:space="preserve"> (</w:delText>
        </w:r>
        <w:r w:rsidR="005358D0" w:rsidRPr="00D73887" w:rsidDel="00E62719">
          <w:rPr>
            <w:rFonts w:ascii="Times New Roman" w:eastAsiaTheme="minorEastAsia" w:hAnsi="Times New Roman" w:cs="Times New Roman"/>
            <w:sz w:val="24"/>
            <w:szCs w:val="24"/>
          </w:rPr>
          <w:delText xml:space="preserve">Figure </w:delText>
        </w:r>
      </w:del>
      <w:del w:id="265" w:author="José Manuel Aburto" w:date="2018-08-16T15:20:00Z">
        <w:r w:rsidR="005358D0" w:rsidRPr="00D73887" w:rsidDel="007E269B">
          <w:rPr>
            <w:rFonts w:ascii="Times New Roman" w:eastAsiaTheme="minorEastAsia" w:hAnsi="Times New Roman" w:cs="Times New Roman"/>
            <w:sz w:val="24"/>
            <w:szCs w:val="24"/>
          </w:rPr>
          <w:delText>4</w:delText>
        </w:r>
      </w:del>
      <w:del w:id="266" w:author="José Manuel Aburto" w:date="2018-08-16T15:50:00Z">
        <w:r w:rsidR="00D5785B" w:rsidRPr="00D73887" w:rsidDel="00E62719">
          <w:rPr>
            <w:rFonts w:ascii="Times New Roman" w:eastAsiaTheme="minorEastAsia" w:hAnsi="Times New Roman" w:cs="Times New Roman"/>
            <w:sz w:val="24"/>
            <w:szCs w:val="24"/>
          </w:rPr>
          <w:delText>)</w:delText>
        </w:r>
      </w:del>
      <w:r w:rsidR="00D5785B" w:rsidRPr="00D73887">
        <w:rPr>
          <w:rFonts w:ascii="Times New Roman" w:eastAsiaTheme="minorEastAsia" w:hAnsi="Times New Roman" w:cs="Times New Roman"/>
          <w:sz w:val="24"/>
          <w:szCs w:val="24"/>
        </w:rPr>
        <w:t xml:space="preserve">. </w:t>
      </w:r>
      <w:del w:id="267" w:author="José Manuel Aburto" w:date="2018-08-16T15:52:00Z">
        <w:r w:rsidR="00D5785B" w:rsidRPr="00D73887" w:rsidDel="00E62719">
          <w:rPr>
            <w:rFonts w:ascii="Times New Roman" w:eastAsiaTheme="minorEastAsia" w:hAnsi="Times New Roman" w:cs="Times New Roman"/>
            <w:sz w:val="24"/>
            <w:szCs w:val="24"/>
          </w:rPr>
          <w:delText>We fo</w:delText>
        </w:r>
        <w:r w:rsidR="006D6DB0" w:rsidRPr="00D73887" w:rsidDel="00E62719">
          <w:rPr>
            <w:rFonts w:ascii="Times New Roman" w:eastAsiaTheme="minorEastAsia" w:hAnsi="Times New Roman" w:cs="Times New Roman"/>
            <w:sz w:val="24"/>
            <w:szCs w:val="24"/>
          </w:rPr>
          <w:delText xml:space="preserve">cus on the </w:delText>
        </w:r>
      </w:del>
      <w:del w:id="268" w:author="José Manuel Aburto" w:date="2018-08-16T15:22:00Z">
        <w:r w:rsidR="006D6DB0" w:rsidRPr="00D73887" w:rsidDel="000C3EB9">
          <w:rPr>
            <w:rFonts w:ascii="Times New Roman" w:eastAsiaTheme="minorEastAsia" w:hAnsi="Times New Roman" w:cs="Times New Roman"/>
            <w:sz w:val="24"/>
            <w:szCs w:val="24"/>
          </w:rPr>
          <w:delText>main causes of death, f</w:delText>
        </w:r>
      </w:del>
      <w:ins w:id="269" w:author="José Manuel Aburto" w:date="2018-08-16T15:22:00Z">
        <w:r w:rsidR="000C3EB9">
          <w:rPr>
            <w:rFonts w:ascii="Times New Roman" w:eastAsiaTheme="minorEastAsia" w:hAnsi="Times New Roman" w:cs="Times New Roman"/>
            <w:sz w:val="24"/>
            <w:szCs w:val="24"/>
          </w:rPr>
          <w:t>F</w:t>
        </w:r>
      </w:ins>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del w:id="270" w:author="José Manuel Aburto" w:date="2018-08-16T15:22:00Z">
        <w:r w:rsidR="00C937CC" w:rsidRPr="00D73887" w:rsidDel="000C3EB9">
          <w:rPr>
            <w:rFonts w:ascii="Times New Roman" w:eastAsiaTheme="minorEastAsia" w:hAnsi="Times New Roman" w:cs="Times New Roman"/>
            <w:sz w:val="24"/>
            <w:szCs w:val="24"/>
          </w:rPr>
          <w:delText>S7</w:delText>
        </w:r>
      </w:del>
      <w:ins w:id="271" w:author="José Manuel Aburto" w:date="2018-08-16T15:22:00Z">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ins>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6CD111BE" w:rsidR="00FC6AAC" w:rsidRPr="00D73887" w:rsidRDefault="00F62DFF" w:rsidP="00617F06">
      <w:pPr>
        <w:spacing w:line="480" w:lineRule="auto"/>
        <w:ind w:firstLine="720"/>
        <w:jc w:val="both"/>
        <w:rPr>
          <w:rFonts w:ascii="Times New Roman" w:eastAsiaTheme="minorEastAsia" w:hAnsi="Times New Roman" w:cs="Times New Roman"/>
          <w:sz w:val="24"/>
          <w:szCs w:val="24"/>
        </w:rPr>
      </w:pPr>
      <w:del w:id="272" w:author="José Manuel Aburto" w:date="2018-08-16T15:54:00Z">
        <w:r w:rsidRPr="00D73887" w:rsidDel="00E62719">
          <w:rPr>
            <w:rFonts w:ascii="Times New Roman" w:eastAsiaTheme="minorEastAsia" w:hAnsi="Times New Roman" w:cs="Times New Roman"/>
            <w:sz w:val="24"/>
            <w:szCs w:val="24"/>
          </w:rPr>
          <w:delText>E</w:delText>
        </w:r>
        <w:r w:rsidR="00E96D4C" w:rsidRPr="00D73887" w:rsidDel="00E62719">
          <w:rPr>
            <w:rFonts w:ascii="Times New Roman" w:eastAsiaTheme="minorEastAsia" w:hAnsi="Times New Roman" w:cs="Times New Roman"/>
            <w:sz w:val="24"/>
            <w:szCs w:val="24"/>
          </w:rPr>
          <w:delText xml:space="preserve">xcept for </w:delText>
        </w:r>
        <w:r w:rsidR="0084096B" w:rsidRPr="00D73887" w:rsidDel="00E62719">
          <w:rPr>
            <w:rFonts w:ascii="Times New Roman" w:eastAsiaTheme="minorEastAsia" w:hAnsi="Times New Roman" w:cs="Times New Roman"/>
            <w:sz w:val="24"/>
            <w:szCs w:val="24"/>
          </w:rPr>
          <w:delText>one state in the North (Baja California Sur) and one in the central part (</w:delText>
        </w:r>
        <w:r w:rsidR="00E96D4C" w:rsidRPr="00D73887" w:rsidDel="00E62719">
          <w:rPr>
            <w:rFonts w:ascii="Times New Roman" w:eastAsiaTheme="minorEastAsia" w:hAnsi="Times New Roman" w:cs="Times New Roman"/>
            <w:sz w:val="24"/>
            <w:szCs w:val="24"/>
          </w:rPr>
          <w:delText>Tlaxcala</w:delText>
        </w:r>
        <w:r w:rsidR="0084096B" w:rsidRPr="00D73887" w:rsidDel="00E62719">
          <w:rPr>
            <w:rFonts w:ascii="Times New Roman" w:eastAsiaTheme="minorEastAsia" w:hAnsi="Times New Roman" w:cs="Times New Roman"/>
            <w:sz w:val="24"/>
            <w:szCs w:val="24"/>
          </w:rPr>
          <w:delText>)</w:delText>
        </w:r>
        <w:r w:rsidR="00E96D4C" w:rsidRPr="00D73887" w:rsidDel="00E62719">
          <w:rPr>
            <w:rFonts w:ascii="Times New Roman" w:eastAsiaTheme="minorEastAsia" w:hAnsi="Times New Roman" w:cs="Times New Roman"/>
            <w:sz w:val="24"/>
            <w:szCs w:val="24"/>
          </w:rPr>
          <w:delText>, e</w:delText>
        </w:r>
      </w:del>
      <w:ins w:id="273" w:author="José Manuel Aburto" w:date="2018-08-16T15:54:00Z">
        <w:r w:rsidR="00E62719">
          <w:rPr>
            <w:rFonts w:ascii="Times New Roman" w:eastAsiaTheme="minorEastAsia" w:hAnsi="Times New Roman" w:cs="Times New Roman"/>
            <w:sz w:val="24"/>
            <w:szCs w:val="24"/>
          </w:rPr>
          <w:t>E</w:t>
        </w:r>
      </w:ins>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ins w:id="274" w:author="José Manuel Aburto" w:date="2018-08-16T15:54:00Z">
        <w:r w:rsidR="00E62719">
          <w:rPr>
            <w:rFonts w:ascii="Times New Roman" w:eastAsiaTheme="minorEastAsia" w:hAnsi="Times New Roman" w:cs="Times New Roman"/>
            <w:sz w:val="24"/>
            <w:szCs w:val="24"/>
          </w:rPr>
          <w:t xml:space="preserve"> reduction</w:t>
        </w:r>
      </w:ins>
      <w:ins w:id="275" w:author="José Manuel Aburto" w:date="2018-08-16T15:55:00Z">
        <w:r w:rsidR="00E62719">
          <w:rPr>
            <w:rFonts w:ascii="Times New Roman" w:eastAsiaTheme="minorEastAsia" w:hAnsi="Times New Roman" w:cs="Times New Roman"/>
            <w:sz w:val="24"/>
            <w:szCs w:val="24"/>
          </w:rPr>
          <w:t>s</w:t>
        </w:r>
      </w:ins>
      <w:ins w:id="276" w:author="José Manuel Aburto" w:date="2018-08-16T15:54:00Z">
        <w:r w:rsidR="00E62719">
          <w:rPr>
            <w:rFonts w:ascii="Times New Roman" w:eastAsiaTheme="minorEastAsia" w:hAnsi="Times New Roman" w:cs="Times New Roman"/>
            <w:sz w:val="24"/>
            <w:szCs w:val="24"/>
          </w:rPr>
          <w:t xml:space="preserve"> in homicide mortali</w:t>
        </w:r>
      </w:ins>
      <w:ins w:id="277" w:author="José Manuel Aburto" w:date="2018-08-16T15:55:00Z">
        <w:r w:rsidR="00E62719">
          <w:rPr>
            <w:rFonts w:ascii="Times New Roman" w:eastAsiaTheme="minorEastAsia" w:hAnsi="Times New Roman" w:cs="Times New Roman"/>
            <w:sz w:val="24"/>
            <w:szCs w:val="24"/>
          </w:rPr>
          <w:t>t</w:t>
        </w:r>
      </w:ins>
      <w:ins w:id="278" w:author="José Manuel Aburto" w:date="2018-08-16T15:54:00Z">
        <w:r w:rsidR="00E62719">
          <w:rPr>
            <w:rFonts w:ascii="Times New Roman" w:eastAsiaTheme="minorEastAsia" w:hAnsi="Times New Roman" w:cs="Times New Roman"/>
            <w:sz w:val="24"/>
            <w:szCs w:val="24"/>
          </w:rPr>
          <w:t>y</w:t>
        </w:r>
      </w:ins>
      <w:ins w:id="279" w:author="José Manuel Aburto" w:date="2018-08-16T15:55:00Z">
        <w:r w:rsidR="00E62719">
          <w:rPr>
            <w:rFonts w:ascii="Times New Roman" w:eastAsiaTheme="minorEastAsia" w:hAnsi="Times New Roman" w:cs="Times New Roman"/>
            <w:sz w:val="24"/>
            <w:szCs w:val="24"/>
          </w:rPr>
          <w:t xml:space="preserve"> </w:t>
        </w:r>
      </w:ins>
      <w:del w:id="280" w:author="José Manuel Aburto" w:date="2018-08-16T15:55:00Z">
        <w:r w:rsidR="00143AA0" w:rsidRPr="00D73887" w:rsidDel="00E62719">
          <w:rPr>
            <w:rFonts w:ascii="Times New Roman" w:eastAsiaTheme="minorEastAsia" w:hAnsi="Times New Roman" w:cs="Times New Roman"/>
            <w:sz w:val="24"/>
            <w:szCs w:val="24"/>
          </w:rPr>
          <w:delText xml:space="preserve"> </w:delText>
        </w:r>
        <w:r w:rsidR="0084096B" w:rsidRPr="00D73887" w:rsidDel="00E62719">
          <w:rPr>
            <w:rFonts w:ascii="Times New Roman" w:eastAsiaTheme="minorEastAsia" w:hAnsi="Times New Roman" w:cs="Times New Roman"/>
            <w:sz w:val="24"/>
            <w:szCs w:val="24"/>
          </w:rPr>
          <w:delText xml:space="preserve">improvements in </w:delText>
        </w:r>
        <w:r w:rsidR="00143AA0" w:rsidRPr="00D73887" w:rsidDel="00E62719">
          <w:rPr>
            <w:rFonts w:ascii="Times New Roman" w:eastAsiaTheme="minorEastAsia" w:hAnsi="Times New Roman" w:cs="Times New Roman"/>
            <w:sz w:val="24"/>
            <w:szCs w:val="24"/>
          </w:rPr>
          <w:delText>medically amenable causes of death and homicides</w:delText>
        </w:r>
      </w:del>
      <w:r w:rsidR="00143AA0" w:rsidRPr="00D73887">
        <w:rPr>
          <w:rFonts w:ascii="Times New Roman" w:eastAsiaTheme="minorEastAsia" w:hAnsi="Times New Roman" w:cs="Times New Roman"/>
          <w:sz w:val="24"/>
          <w:szCs w:val="24"/>
        </w:rPr>
        <w:t xml:space="preserve"> between 1995 and 2005.</w:t>
      </w:r>
      <w:ins w:id="281" w:author="José Manuel Aburto" w:date="2018-08-16T15:55:00Z">
        <w:r w:rsidR="00E62719">
          <w:rPr>
            <w:rFonts w:ascii="Times New Roman" w:eastAsiaTheme="minorEastAsia" w:hAnsi="Times New Roman" w:cs="Times New Roman"/>
            <w:sz w:val="24"/>
            <w:szCs w:val="24"/>
          </w:rPr>
          <w:t xml:space="preserve"> In the same period, </w:t>
        </w:r>
      </w:ins>
      <w:del w:id="282" w:author="José Manuel Aburto" w:date="2018-08-16T15:58:00Z">
        <w:r w:rsidR="00143AA0" w:rsidRPr="00D73887" w:rsidDel="00661E53">
          <w:rPr>
            <w:rFonts w:ascii="Times New Roman" w:eastAsiaTheme="minorEastAsia" w:hAnsi="Times New Roman" w:cs="Times New Roman"/>
            <w:sz w:val="24"/>
            <w:szCs w:val="24"/>
          </w:rPr>
          <w:delText xml:space="preserve"> </w:delText>
        </w:r>
      </w:del>
      <w:ins w:id="283" w:author="José Manuel Aburto" w:date="2018-08-16T15:56:00Z">
        <w:r w:rsidR="00E62719">
          <w:rPr>
            <w:rFonts w:ascii="Times New Roman" w:eastAsiaTheme="minorEastAsia" w:hAnsi="Times New Roman" w:cs="Times New Roman"/>
            <w:sz w:val="24"/>
            <w:szCs w:val="24"/>
          </w:rPr>
          <w:t>all but two states</w:t>
        </w:r>
      </w:ins>
      <w:ins w:id="284" w:author="José Manuel Aburto" w:date="2018-08-16T15:58:00Z">
        <w:r w:rsidR="00661E53">
          <w:rPr>
            <w:rFonts w:ascii="Times New Roman" w:eastAsiaTheme="minorEastAsia" w:hAnsi="Times New Roman" w:cs="Times New Roman"/>
            <w:sz w:val="24"/>
            <w:szCs w:val="24"/>
          </w:rPr>
          <w:t xml:space="preserve"> for males</w:t>
        </w:r>
      </w:ins>
      <w:ins w:id="285" w:author="José Manuel Aburto" w:date="2018-08-16T15:56:00Z">
        <w:r w:rsidR="00E62719">
          <w:rPr>
            <w:rFonts w:ascii="Times New Roman" w:eastAsiaTheme="minorEastAsia" w:hAnsi="Times New Roman" w:cs="Times New Roman"/>
            <w:sz w:val="24"/>
            <w:szCs w:val="24"/>
          </w:rPr>
          <w:t>, Baja California Sur in the Nort</w:t>
        </w:r>
      </w:ins>
      <w:ins w:id="286" w:author="José Manuel Aburto" w:date="2018-08-16T15:57:00Z">
        <w:r w:rsidR="00E62719">
          <w:rPr>
            <w:rFonts w:ascii="Times New Roman" w:eastAsiaTheme="minorEastAsia" w:hAnsi="Times New Roman" w:cs="Times New Roman"/>
            <w:sz w:val="24"/>
            <w:szCs w:val="24"/>
          </w:rPr>
          <w:t>h and Tlaxcala in the central region decreased lifespan variation attributed to improvements in medically amenable conditions (SM figure</w:t>
        </w:r>
      </w:ins>
      <w:ins w:id="287" w:author="José Manuel Aburto" w:date="2018-08-16T15:58:00Z">
        <w:r w:rsidR="00661E53">
          <w:rPr>
            <w:rFonts w:ascii="Times New Roman" w:eastAsiaTheme="minorEastAsia" w:hAnsi="Times New Roman" w:cs="Times New Roman"/>
            <w:sz w:val="24"/>
            <w:szCs w:val="24"/>
          </w:rPr>
          <w:t>s</w:t>
        </w:r>
      </w:ins>
      <w:ins w:id="288" w:author="José Manuel Aburto" w:date="2018-08-16T15:57:00Z">
        <w:r w:rsidR="00E62719">
          <w:rPr>
            <w:rFonts w:ascii="Times New Roman" w:eastAsiaTheme="minorEastAsia" w:hAnsi="Times New Roman" w:cs="Times New Roman"/>
            <w:sz w:val="24"/>
            <w:szCs w:val="24"/>
          </w:rPr>
          <w:t xml:space="preserve"> 4</w:t>
        </w:r>
      </w:ins>
      <w:ins w:id="289" w:author="José Manuel Aburto" w:date="2018-08-16T15:58:00Z">
        <w:r w:rsidR="00661E53">
          <w:rPr>
            <w:rFonts w:ascii="Times New Roman" w:eastAsiaTheme="minorEastAsia" w:hAnsi="Times New Roman" w:cs="Times New Roman"/>
            <w:sz w:val="24"/>
            <w:szCs w:val="24"/>
          </w:rPr>
          <w:t xml:space="preserve"> and 5</w:t>
        </w:r>
      </w:ins>
      <w:ins w:id="290" w:author="José Manuel Aburto" w:date="2018-08-16T15:57:00Z">
        <w:r w:rsidR="00E62719">
          <w:rPr>
            <w:rFonts w:ascii="Times New Roman" w:eastAsiaTheme="minorEastAsia" w:hAnsi="Times New Roman" w:cs="Times New Roman"/>
            <w:sz w:val="24"/>
            <w:szCs w:val="24"/>
          </w:rPr>
          <w:t xml:space="preserve">). </w:t>
        </w:r>
      </w:ins>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he states showing 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del w:id="291" w:author="José Manuel Aburto" w:date="2018-08-16T16:03:00Z">
        <w:r w:rsidR="00911DE4" w:rsidRPr="00D73887" w:rsidDel="00BC1F3F">
          <w:rPr>
            <w:rFonts w:ascii="Times New Roman" w:eastAsiaTheme="minorEastAsia" w:hAnsi="Times New Roman" w:cs="Times New Roman"/>
            <w:sz w:val="24"/>
            <w:szCs w:val="24"/>
          </w:rPr>
          <w:delText xml:space="preserve">most </w:delText>
        </w:r>
      </w:del>
      <w:ins w:id="292" w:author="José Manuel Aburto" w:date="2018-08-16T16:03:00Z">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ins>
      <w:r w:rsidR="00911DE4" w:rsidRPr="00D73887">
        <w:rPr>
          <w:rFonts w:ascii="Times New Roman" w:eastAsiaTheme="minorEastAsia" w:hAnsi="Times New Roman" w:cs="Times New Roman"/>
          <w:sz w:val="24"/>
          <w:szCs w:val="24"/>
        </w:rPr>
        <w:t>states</w:t>
      </w:r>
      <w:ins w:id="293" w:author="José Manuel Aburto" w:date="2018-08-16T16:04:00Z">
        <w:r w:rsidR="00BC1F3F">
          <w:rPr>
            <w:rFonts w:ascii="Times New Roman" w:eastAsiaTheme="minorEastAsia" w:hAnsi="Times New Roman" w:cs="Times New Roman"/>
            <w:sz w:val="24"/>
            <w:szCs w:val="24"/>
          </w:rPr>
          <w:t xml:space="preserve"> but small increases in nine states for males </w:t>
        </w:r>
      </w:ins>
      <w:ins w:id="294" w:author="José Manuel Aburto" w:date="2018-08-16T16:06:00Z">
        <w:r w:rsidR="00BC1F3F">
          <w:rPr>
            <w:rFonts w:ascii="Times New Roman" w:eastAsiaTheme="minorEastAsia" w:hAnsi="Times New Roman" w:cs="Times New Roman"/>
            <w:sz w:val="24"/>
            <w:szCs w:val="24"/>
          </w:rPr>
          <w:t>distributed across the country</w:t>
        </w:r>
      </w:ins>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ins w:id="295" w:author="José Manuel Aburto" w:date="2018-08-16T16:10:00Z">
        <w:r w:rsidR="00617F06">
          <w:rPr>
            <w:rFonts w:ascii="Times New Roman" w:eastAsiaTheme="minorEastAsia" w:hAnsi="Times New Roman" w:cs="Times New Roman"/>
            <w:sz w:val="24"/>
            <w:szCs w:val="24"/>
          </w:rPr>
          <w:t xml:space="preserve"> cirrhosis decreased variation of lifespans in the central and northern region</w:t>
        </w:r>
      </w:ins>
      <w:ins w:id="296" w:author="José Manuel Aburto" w:date="2018-08-16T16:49:00Z">
        <w:r w:rsidR="00FA4188">
          <w:rPr>
            <w:rFonts w:ascii="Times New Roman" w:eastAsiaTheme="minorEastAsia" w:hAnsi="Times New Roman" w:cs="Times New Roman"/>
            <w:sz w:val="24"/>
            <w:szCs w:val="24"/>
          </w:rPr>
          <w:t>s</w:t>
        </w:r>
      </w:ins>
      <w:ins w:id="297" w:author="José Manuel Aburto" w:date="2018-08-16T16:10:00Z">
        <w:r w:rsidR="00617F06">
          <w:rPr>
            <w:rFonts w:ascii="Times New Roman" w:eastAsiaTheme="minorEastAsia" w:hAnsi="Times New Roman" w:cs="Times New Roman"/>
            <w:sz w:val="24"/>
            <w:szCs w:val="24"/>
          </w:rPr>
          <w:t>.</w:t>
        </w:r>
      </w:ins>
      <w:r w:rsidR="000257E4" w:rsidRPr="00D73887">
        <w:rPr>
          <w:rFonts w:ascii="Times New Roman" w:eastAsiaTheme="minorEastAsia" w:hAnsi="Times New Roman" w:cs="Times New Roman"/>
          <w:sz w:val="24"/>
          <w:szCs w:val="24"/>
        </w:rPr>
        <w:t xml:space="preserve"> </w:t>
      </w:r>
      <w:ins w:id="298" w:author="José Manuel Aburto" w:date="2018-08-16T16:11:00Z">
        <w:r w:rsidR="00617F06">
          <w:rPr>
            <w:rFonts w:ascii="Times New Roman" w:eastAsiaTheme="minorEastAsia" w:hAnsi="Times New Roman" w:cs="Times New Roman"/>
            <w:sz w:val="24"/>
            <w:szCs w:val="24"/>
          </w:rPr>
          <w:t>H</w:t>
        </w:r>
      </w:ins>
      <w:del w:id="299" w:author="José Manuel Aburto" w:date="2018-08-16T16:11:00Z">
        <w:r w:rsidR="000257E4" w:rsidRPr="00D73887" w:rsidDel="00617F06">
          <w:rPr>
            <w:rFonts w:ascii="Times New Roman" w:eastAsiaTheme="minorEastAsia" w:hAnsi="Times New Roman" w:cs="Times New Roman"/>
            <w:sz w:val="24"/>
            <w:szCs w:val="24"/>
          </w:rPr>
          <w:delText>h</w:delText>
        </w:r>
      </w:del>
      <w:r w:rsidR="00911DE4" w:rsidRPr="00D73887">
        <w:rPr>
          <w:rFonts w:ascii="Times New Roman" w:eastAsiaTheme="minorEastAsia" w:hAnsi="Times New Roman" w:cs="Times New Roman"/>
          <w:sz w:val="24"/>
          <w:szCs w:val="24"/>
        </w:rPr>
        <w:t xml:space="preserve">omicides increased </w:t>
      </w:r>
      <w:r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 xml:space="preserve">span inequality in all states after 2005, one state in the South was affected </w:t>
      </w:r>
      <w:r w:rsidR="00021994" w:rsidRPr="00D73887">
        <w:rPr>
          <w:rFonts w:ascii="Times New Roman" w:eastAsiaTheme="minorEastAsia" w:hAnsi="Times New Roman" w:cs="Times New Roman"/>
          <w:sz w:val="24"/>
          <w:szCs w:val="24"/>
        </w:rPr>
        <w:lastRenderedPageBreak/>
        <w:t>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ins w:id="300" w:author="José Manuel Aburto" w:date="2018-08-16T16:00:00Z">
        <w:r w:rsidR="007B66A6">
          <w:rPr>
            <w:rFonts w:ascii="Times New Roman" w:eastAsiaTheme="minorEastAsia" w:hAnsi="Times New Roman" w:cs="Times New Roman"/>
            <w:sz w:val="24"/>
            <w:szCs w:val="24"/>
          </w:rPr>
          <w:t xml:space="preserve"> and</w:t>
        </w:r>
      </w:ins>
      <w:del w:id="301" w:author="José Manuel Aburto" w:date="2018-08-16T16:00:00Z">
        <w:r w:rsidR="00A132A7" w:rsidRPr="00D73887" w:rsidDel="007B66A6">
          <w:rPr>
            <w:rFonts w:ascii="Times New Roman" w:eastAsiaTheme="minorEastAsia" w:hAnsi="Times New Roman" w:cs="Times New Roman"/>
            <w:sz w:val="24"/>
            <w:szCs w:val="24"/>
          </w:rPr>
          <w:delText>,</w:delText>
        </w:r>
      </w:del>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 xml:space="preserve">iabetes </w:t>
      </w:r>
      <w:del w:id="302" w:author="José Manuel Aburto" w:date="2018-08-16T16:00:00Z">
        <w:r w:rsidR="00F10FC9" w:rsidRPr="00D73887" w:rsidDel="007B66A6">
          <w:rPr>
            <w:rFonts w:ascii="Times New Roman" w:eastAsiaTheme="minorEastAsia" w:hAnsi="Times New Roman" w:cs="Times New Roman"/>
            <w:sz w:val="24"/>
            <w:szCs w:val="24"/>
          </w:rPr>
          <w:delText xml:space="preserve">and IHD </w:delText>
        </w:r>
      </w:del>
      <w:r w:rsidR="00F10FC9" w:rsidRPr="00D73887">
        <w:rPr>
          <w:rFonts w:ascii="Times New Roman" w:eastAsiaTheme="minorEastAsia" w:hAnsi="Times New Roman" w:cs="Times New Roman"/>
          <w:sz w:val="24"/>
          <w:szCs w:val="24"/>
        </w:rPr>
        <w:t>in the period 1995-2015</w:t>
      </w:r>
      <w:r w:rsidR="00621FCA" w:rsidRPr="00D73887">
        <w:rPr>
          <w:rFonts w:ascii="Times New Roman" w:eastAsiaTheme="minorEastAsia" w:hAnsi="Times New Roman" w:cs="Times New Roman"/>
          <w:sz w:val="24"/>
          <w:szCs w:val="24"/>
        </w:rPr>
        <w:t>.</w:t>
      </w:r>
    </w:p>
    <w:p w14:paraId="4301B075" w14:textId="21E5E2CD"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ins w:id="303" w:author="José Manuel Aburto" w:date="2018-08-16T13:47:00Z">
        <w:r w:rsidR="0022379E">
          <w:rPr>
            <w:rFonts w:ascii="Times New Roman" w:eastAsiaTheme="minorEastAsia" w:hAnsi="Times New Roman" w:cs="Times New Roman"/>
            <w:sz w:val="24"/>
            <w:szCs w:val="24"/>
          </w:rPr>
          <w:t>2</w:t>
        </w:r>
      </w:ins>
      <w:del w:id="304" w:author="José Manuel Aburto" w:date="2018-08-16T13:47:00Z">
        <w:r w:rsidRPr="00D73887" w:rsidDel="0022379E">
          <w:rPr>
            <w:rFonts w:ascii="Times New Roman" w:eastAsiaTheme="minorEastAsia" w:hAnsi="Times New Roman" w:cs="Times New Roman"/>
            <w:sz w:val="24"/>
            <w:szCs w:val="24"/>
          </w:rPr>
          <w:delText>4</w:delText>
        </w:r>
      </w:del>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566DACAF" w14:textId="3CD4AB49" w:rsidR="00FE0D88" w:rsidRPr="00D73887" w:rsidDel="00792EBD" w:rsidRDefault="00EF183E" w:rsidP="00DA15CA">
      <w:pPr>
        <w:spacing w:line="480" w:lineRule="auto"/>
        <w:ind w:firstLine="720"/>
        <w:jc w:val="both"/>
        <w:rPr>
          <w:del w:id="305" w:author="José Manuel Aburto" w:date="2018-08-15T13:03:00Z"/>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fter 10 y</w:t>
      </w:r>
      <w:r w:rsidR="005A4ED9" w:rsidRPr="00D73887">
        <w:rPr>
          <w:rFonts w:ascii="Times New Roman" w:eastAsiaTheme="minorEastAsia" w:hAnsi="Times New Roman" w:cs="Times New Roman"/>
          <w:sz w:val="24"/>
          <w:szCs w:val="24"/>
        </w:rPr>
        <w:t xml:space="preserve">ears of the beginning of the </w:t>
      </w:r>
      <w:ins w:id="306" w:author="José Manuel Aburto" w:date="2018-08-14T16:55:00Z">
        <w:r w:rsidR="002809E3">
          <w:rPr>
            <w:rFonts w:ascii="Times New Roman" w:eastAsiaTheme="minorEastAsia" w:hAnsi="Times New Roman" w:cs="Times New Roman"/>
            <w:sz w:val="24"/>
            <w:szCs w:val="24"/>
          </w:rPr>
          <w:t>w</w:t>
        </w:r>
      </w:ins>
      <w:del w:id="307" w:author="José Manuel Aburto" w:date="2018-08-14T16:55:00Z">
        <w:r w:rsidR="005A4ED9" w:rsidRPr="00D73887" w:rsidDel="002809E3">
          <w:rPr>
            <w:rFonts w:ascii="Times New Roman" w:eastAsiaTheme="minorEastAsia" w:hAnsi="Times New Roman" w:cs="Times New Roman"/>
            <w:sz w:val="24"/>
            <w:szCs w:val="24"/>
          </w:rPr>
          <w:delText>W</w:delText>
        </w:r>
      </w:del>
      <w:r w:rsidR="005A4ED9" w:rsidRPr="00D73887">
        <w:rPr>
          <w:rFonts w:ascii="Times New Roman" w:eastAsiaTheme="minorEastAsia" w:hAnsi="Times New Roman" w:cs="Times New Roman"/>
          <w:sz w:val="24"/>
          <w:szCs w:val="24"/>
        </w:rPr>
        <w:t>ar</w:t>
      </w:r>
      <w:r w:rsidRPr="00D73887">
        <w:rPr>
          <w:rFonts w:ascii="Times New Roman" w:eastAsiaTheme="minorEastAsia" w:hAnsi="Times New Roman" w:cs="Times New Roman"/>
          <w:sz w:val="24"/>
          <w:szCs w:val="24"/>
        </w:rPr>
        <w:t xml:space="preserve"> on </w:t>
      </w:r>
      <w:ins w:id="308" w:author="José Manuel Aburto" w:date="2018-08-14T16:55:00Z">
        <w:r w:rsidR="002809E3">
          <w:rPr>
            <w:rFonts w:ascii="Times New Roman" w:eastAsiaTheme="minorEastAsia" w:hAnsi="Times New Roman" w:cs="Times New Roman"/>
            <w:sz w:val="24"/>
            <w:szCs w:val="24"/>
          </w:rPr>
          <w:t>d</w:t>
        </w:r>
      </w:ins>
      <w:del w:id="309" w:author="José Manuel Aburto" w:date="2018-08-14T16:55:00Z">
        <w:r w:rsidRPr="00D73887" w:rsidDel="002809E3">
          <w:rPr>
            <w:rFonts w:ascii="Times New Roman" w:eastAsiaTheme="minorEastAsia" w:hAnsi="Times New Roman" w:cs="Times New Roman"/>
            <w:sz w:val="24"/>
            <w:szCs w:val="24"/>
          </w:rPr>
          <w:delText>D</w:delText>
        </w:r>
      </w:del>
      <w:r w:rsidRPr="00D73887">
        <w:rPr>
          <w:rFonts w:ascii="Times New Roman" w:eastAsiaTheme="minorEastAsia" w:hAnsi="Times New Roman" w:cs="Times New Roman"/>
          <w:sz w:val="24"/>
          <w:szCs w:val="24"/>
        </w:rPr>
        <w:t xml:space="preserve">rugs, </w:t>
      </w:r>
      <w:del w:id="310" w:author="José Manuel Aburto" w:date="2018-08-15T10:36:00Z">
        <w:r w:rsidRPr="00D73887" w:rsidDel="006A61F7">
          <w:rPr>
            <w:rFonts w:ascii="Times New Roman" w:eastAsiaTheme="minorEastAsia" w:hAnsi="Times New Roman" w:cs="Times New Roman"/>
            <w:sz w:val="24"/>
            <w:szCs w:val="24"/>
          </w:rPr>
          <w:delText xml:space="preserve">the </w:delText>
        </w:r>
      </w:del>
      <w:r w:rsidRPr="00D73887">
        <w:rPr>
          <w:rFonts w:ascii="Times New Roman" w:eastAsiaTheme="minorEastAsia" w:hAnsi="Times New Roman" w:cs="Times New Roman"/>
          <w:sz w:val="24"/>
          <w:szCs w:val="24"/>
        </w:rPr>
        <w:t>Mexic</w:t>
      </w:r>
      <w:ins w:id="311" w:author="José Manuel Aburto" w:date="2018-08-15T10:28:00Z">
        <w:r w:rsidR="00A23061">
          <w:rPr>
            <w:rFonts w:ascii="Times New Roman" w:eastAsiaTheme="minorEastAsia" w:hAnsi="Times New Roman" w:cs="Times New Roman"/>
            <w:sz w:val="24"/>
            <w:szCs w:val="24"/>
          </w:rPr>
          <w:t xml:space="preserve">o </w:t>
        </w:r>
      </w:ins>
      <w:del w:id="312" w:author="José Manuel Aburto" w:date="2018-08-15T10:27:00Z">
        <w:r w:rsidRPr="00D73887" w:rsidDel="00A23061">
          <w:rPr>
            <w:rFonts w:ascii="Times New Roman" w:eastAsiaTheme="minorEastAsia" w:hAnsi="Times New Roman" w:cs="Times New Roman"/>
            <w:sz w:val="24"/>
            <w:szCs w:val="24"/>
          </w:rPr>
          <w:delText xml:space="preserve">an government </w:delText>
        </w:r>
      </w:del>
      <w:r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w:t>
      </w:r>
      <w:del w:id="313" w:author="José Manuel Aburto" w:date="2018-08-15T13:17:00Z">
        <w:r w:rsidRPr="00D73887" w:rsidDel="009D29B9">
          <w:rPr>
            <w:rFonts w:ascii="Times New Roman" w:eastAsiaTheme="minorEastAsia" w:hAnsi="Times New Roman" w:cs="Times New Roman"/>
            <w:sz w:val="24"/>
            <w:szCs w:val="24"/>
          </w:rPr>
          <w:delText xml:space="preserve">its </w:delText>
        </w:r>
      </w:del>
      <w:ins w:id="314" w:author="José Manuel Aburto" w:date="2018-08-15T13:17:00Z">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ins>
      <w:r w:rsidRPr="00D73887">
        <w:rPr>
          <w:rFonts w:ascii="Times New Roman" w:eastAsiaTheme="minorEastAsia" w:hAnsi="Times New Roman" w:cs="Times New Roman"/>
          <w:sz w:val="24"/>
          <w:szCs w:val="24"/>
        </w:rPr>
        <w:t>effects, at least to the levels observed back in 2005</w:t>
      </w:r>
      <w:r w:rsidR="0056125D" w:rsidRPr="00D73887">
        <w:rPr>
          <w:rFonts w:ascii="Times New Roman" w:eastAsiaTheme="minorEastAsia" w:hAnsi="Times New Roman" w:cs="Times New Roman"/>
          <w:sz w:val="24"/>
          <w:szCs w:val="24"/>
        </w:rPr>
        <w:t>.</w:t>
      </w:r>
      <w:r w:rsidR="005217D1" w:rsidRPr="00D73887">
        <w:rPr>
          <w:rFonts w:ascii="Times New Roman" w:eastAsiaTheme="minorEastAsia" w:hAnsi="Times New Roman" w:cs="Times New Roman"/>
          <w:sz w:val="24"/>
          <w:szCs w:val="24"/>
        </w:rPr>
        <w:t xml:space="preserve"> </w:t>
      </w:r>
      <w:del w:id="315" w:author="José Manuel Aburto" w:date="2018-08-15T12:53:00Z">
        <w:r w:rsidR="0056125D" w:rsidRPr="00D73887" w:rsidDel="00F43D84">
          <w:rPr>
            <w:rFonts w:ascii="Times New Roman" w:eastAsiaTheme="minorEastAsia" w:hAnsi="Times New Roman" w:cs="Times New Roman"/>
            <w:sz w:val="24"/>
            <w:szCs w:val="24"/>
          </w:rPr>
          <w:delText>Due to t</w:delText>
        </w:r>
      </w:del>
      <w:del w:id="316" w:author="José Manuel Aburto" w:date="2018-08-15T13:01:00Z">
        <w:r w:rsidR="0056125D" w:rsidRPr="00D73887" w:rsidDel="00F43D84">
          <w:rPr>
            <w:rFonts w:ascii="Times New Roman" w:eastAsiaTheme="minorEastAsia" w:hAnsi="Times New Roman" w:cs="Times New Roman"/>
            <w:sz w:val="24"/>
            <w:szCs w:val="24"/>
          </w:rPr>
          <w:delText>he strong impact of homicides in 2005-2015</w:delText>
        </w:r>
      </w:del>
      <w:del w:id="317" w:author="José Manuel Aburto" w:date="2018-08-15T12:53:00Z">
        <w:r w:rsidR="0056125D" w:rsidRPr="00D73887" w:rsidDel="00F43D84">
          <w:rPr>
            <w:rFonts w:ascii="Times New Roman" w:eastAsiaTheme="minorEastAsia" w:hAnsi="Times New Roman" w:cs="Times New Roman"/>
            <w:sz w:val="24"/>
            <w:szCs w:val="24"/>
          </w:rPr>
          <w:delText>,</w:delText>
        </w:r>
      </w:del>
      <w:del w:id="318" w:author="José Manuel Aburto" w:date="2018-08-15T13:01:00Z">
        <w:r w:rsidR="0056125D" w:rsidRPr="00D73887" w:rsidDel="00F43D84">
          <w:rPr>
            <w:rFonts w:ascii="Times New Roman" w:eastAsiaTheme="minorEastAsia" w:hAnsi="Times New Roman" w:cs="Times New Roman"/>
            <w:sz w:val="24"/>
            <w:szCs w:val="24"/>
          </w:rPr>
          <w:delText xml:space="preserve"> i</w:delText>
        </w:r>
        <w:r w:rsidR="00783108" w:rsidRPr="00D73887" w:rsidDel="00F43D84">
          <w:rPr>
            <w:rFonts w:ascii="Times New Roman" w:eastAsiaTheme="minorEastAsia" w:hAnsi="Times New Roman" w:cs="Times New Roman"/>
            <w:sz w:val="24"/>
            <w:szCs w:val="24"/>
          </w:rPr>
          <w:delText xml:space="preserve">mprovements in </w:delText>
        </w:r>
        <w:r w:rsidR="00582A98" w:rsidRPr="00D73887" w:rsidDel="00F43D84">
          <w:rPr>
            <w:rFonts w:ascii="Times New Roman" w:eastAsiaTheme="minorEastAsia" w:hAnsi="Times New Roman" w:cs="Times New Roman"/>
            <w:sz w:val="24"/>
            <w:szCs w:val="24"/>
          </w:rPr>
          <w:delText>male l</w:delText>
        </w:r>
        <w:r w:rsidR="004D6A53" w:rsidRPr="00D73887" w:rsidDel="00F43D84">
          <w:rPr>
            <w:rFonts w:ascii="Times New Roman" w:eastAsiaTheme="minorEastAsia" w:hAnsi="Times New Roman" w:cs="Times New Roman"/>
            <w:sz w:val="24"/>
            <w:szCs w:val="24"/>
          </w:rPr>
          <w:delText xml:space="preserve">ife expectancy </w:delText>
        </w:r>
        <w:r w:rsidR="00582A98" w:rsidRPr="00D73887" w:rsidDel="00F43D84">
          <w:rPr>
            <w:rFonts w:ascii="Times New Roman" w:eastAsiaTheme="minorEastAsia" w:hAnsi="Times New Roman" w:cs="Times New Roman"/>
            <w:sz w:val="24"/>
            <w:szCs w:val="24"/>
          </w:rPr>
          <w:delText>and lifespan</w:delText>
        </w:r>
        <w:r w:rsidR="004D6A53" w:rsidRPr="00D73887" w:rsidDel="00F43D84">
          <w:rPr>
            <w:rFonts w:ascii="Times New Roman" w:eastAsiaTheme="minorEastAsia" w:hAnsi="Times New Roman" w:cs="Times New Roman"/>
            <w:sz w:val="24"/>
            <w:szCs w:val="24"/>
          </w:rPr>
          <w:delText xml:space="preserve"> </w:delText>
        </w:r>
        <w:r w:rsidR="00ED5986" w:rsidRPr="00D73887" w:rsidDel="00F43D84">
          <w:rPr>
            <w:rFonts w:ascii="Times New Roman" w:eastAsiaTheme="minorEastAsia" w:hAnsi="Times New Roman" w:cs="Times New Roman"/>
            <w:sz w:val="24"/>
            <w:szCs w:val="24"/>
          </w:rPr>
          <w:delText>inequality</w:delText>
        </w:r>
        <w:r w:rsidR="00AA4180" w:rsidRPr="00D73887" w:rsidDel="00F43D84">
          <w:rPr>
            <w:rFonts w:ascii="Times New Roman" w:eastAsiaTheme="minorEastAsia" w:hAnsi="Times New Roman" w:cs="Times New Roman"/>
            <w:sz w:val="24"/>
            <w:szCs w:val="24"/>
          </w:rPr>
          <w:delText xml:space="preserve"> at age 15</w:delText>
        </w:r>
        <w:r w:rsidR="00582A98" w:rsidRPr="00D73887" w:rsidDel="00F43D84">
          <w:rPr>
            <w:rFonts w:ascii="Times New Roman" w:eastAsiaTheme="minorEastAsia" w:hAnsi="Times New Roman" w:cs="Times New Roman"/>
            <w:sz w:val="24"/>
            <w:szCs w:val="24"/>
          </w:rPr>
          <w:delText xml:space="preserve"> slowed down relative to the trend observed in the previous decade</w:delText>
        </w:r>
      </w:del>
      <w:del w:id="319" w:author="José Manuel Aburto" w:date="2018-08-15T12:54:00Z">
        <w:r w:rsidR="00582A98" w:rsidRPr="00D73887" w:rsidDel="00F43D84">
          <w:rPr>
            <w:rFonts w:ascii="Times New Roman" w:eastAsiaTheme="minorEastAsia" w:hAnsi="Times New Roman" w:cs="Times New Roman"/>
            <w:sz w:val="24"/>
            <w:szCs w:val="24"/>
          </w:rPr>
          <w:delText xml:space="preserve">, during which </w:delText>
        </w:r>
        <w:r w:rsidR="00AA4180" w:rsidRPr="00D73887" w:rsidDel="00F43D84">
          <w:rPr>
            <w:rFonts w:ascii="Times New Roman" w:eastAsiaTheme="minorEastAsia" w:hAnsi="Times New Roman" w:cs="Times New Roman"/>
            <w:sz w:val="24"/>
            <w:szCs w:val="24"/>
          </w:rPr>
          <w:delText xml:space="preserve">young </w:delText>
        </w:r>
        <w:r w:rsidR="00582A98" w:rsidRPr="00D73887" w:rsidDel="00F43D84">
          <w:rPr>
            <w:rFonts w:ascii="Times New Roman" w:eastAsiaTheme="minorEastAsia" w:hAnsi="Times New Roman" w:cs="Times New Roman"/>
            <w:sz w:val="24"/>
            <w:szCs w:val="24"/>
          </w:rPr>
          <w:delText xml:space="preserve">males experienced an increase of </w:delText>
        </w:r>
        <w:r w:rsidR="00AA4180" w:rsidRPr="00D73887" w:rsidDel="00F43D84">
          <w:rPr>
            <w:rFonts w:ascii="Times New Roman" w:eastAsiaTheme="minorEastAsia" w:hAnsi="Times New Roman" w:cs="Times New Roman"/>
            <w:sz w:val="24"/>
            <w:szCs w:val="24"/>
          </w:rPr>
          <w:delText>more than one</w:delText>
        </w:r>
        <w:r w:rsidR="007A4052" w:rsidRPr="00D73887" w:rsidDel="00F43D84">
          <w:rPr>
            <w:rFonts w:ascii="Times New Roman" w:eastAsiaTheme="minorEastAsia" w:hAnsi="Times New Roman" w:cs="Times New Roman"/>
            <w:sz w:val="24"/>
            <w:szCs w:val="24"/>
          </w:rPr>
          <w:delText xml:space="preserve"> year</w:delText>
        </w:r>
        <w:r w:rsidR="00582A98" w:rsidRPr="00D73887" w:rsidDel="00F43D84">
          <w:rPr>
            <w:rFonts w:ascii="Times New Roman" w:eastAsiaTheme="minorEastAsia" w:hAnsi="Times New Roman" w:cs="Times New Roman"/>
            <w:sz w:val="24"/>
            <w:szCs w:val="24"/>
          </w:rPr>
          <w:delText xml:space="preserve"> in life expectancy and a decrease of </w:delText>
        </w:r>
        <w:r w:rsidR="00AA4180" w:rsidRPr="00D73887" w:rsidDel="00F43D84">
          <w:rPr>
            <w:rFonts w:ascii="Times New Roman" w:eastAsiaTheme="minorEastAsia" w:hAnsi="Times New Roman" w:cs="Times New Roman"/>
            <w:sz w:val="24"/>
            <w:szCs w:val="24"/>
          </w:rPr>
          <w:delText xml:space="preserve">more than half a </w:delText>
        </w:r>
        <w:r w:rsidR="007A4052" w:rsidRPr="00D73887" w:rsidDel="00F43D84">
          <w:rPr>
            <w:rFonts w:ascii="Times New Roman" w:eastAsiaTheme="minorEastAsia" w:hAnsi="Times New Roman" w:cs="Times New Roman"/>
            <w:sz w:val="24"/>
            <w:szCs w:val="24"/>
          </w:rPr>
          <w:delText xml:space="preserve">year </w:delText>
        </w:r>
        <w:r w:rsidR="00582A98" w:rsidRPr="00D73887" w:rsidDel="00F43D84">
          <w:rPr>
            <w:rFonts w:ascii="Times New Roman" w:eastAsiaTheme="minorEastAsia" w:hAnsi="Times New Roman" w:cs="Times New Roman"/>
            <w:sz w:val="24"/>
            <w:szCs w:val="24"/>
          </w:rPr>
          <w:delText xml:space="preserve">in lifespan </w:delText>
        </w:r>
        <w:r w:rsidR="005217D1" w:rsidRPr="00D73887" w:rsidDel="00F43D84">
          <w:rPr>
            <w:rFonts w:ascii="Times New Roman" w:eastAsiaTheme="minorEastAsia" w:hAnsi="Times New Roman" w:cs="Times New Roman"/>
            <w:sz w:val="24"/>
            <w:szCs w:val="24"/>
          </w:rPr>
          <w:delText>inequality</w:delText>
        </w:r>
        <w:r w:rsidR="00582A98" w:rsidRPr="00D73887" w:rsidDel="00F43D84">
          <w:rPr>
            <w:rFonts w:ascii="Times New Roman" w:eastAsiaTheme="minorEastAsia" w:hAnsi="Times New Roman" w:cs="Times New Roman"/>
            <w:sz w:val="24"/>
            <w:szCs w:val="24"/>
          </w:rPr>
          <w:delText>.</w:delText>
        </w:r>
        <w:r w:rsidR="00A86F6F" w:rsidRPr="00D73887" w:rsidDel="00F43D84">
          <w:rPr>
            <w:rFonts w:ascii="Times New Roman" w:eastAsiaTheme="minorEastAsia" w:hAnsi="Times New Roman" w:cs="Times New Roman"/>
            <w:sz w:val="24"/>
            <w:szCs w:val="24"/>
          </w:rPr>
          <w:delText xml:space="preserve"> </w:delText>
        </w:r>
      </w:del>
      <w:ins w:id="320" w:author="José Manuel Aburto" w:date="2018-08-15T12:56:00Z">
        <w:r w:rsidR="00F43D84">
          <w:rPr>
            <w:rFonts w:ascii="Times New Roman" w:eastAsiaTheme="minorEastAsia" w:hAnsi="Times New Roman" w:cs="Times New Roman"/>
            <w:sz w:val="24"/>
            <w:szCs w:val="24"/>
          </w:rPr>
          <w:t xml:space="preserve"> As violence spread</w:t>
        </w:r>
      </w:ins>
      <w:ins w:id="321" w:author="José Manuel Aburto" w:date="2018-08-15T12:57:00Z">
        <w:r w:rsidR="00F43D84">
          <w:rPr>
            <w:rFonts w:ascii="Times New Roman" w:eastAsiaTheme="minorEastAsia" w:hAnsi="Times New Roman" w:cs="Times New Roman"/>
            <w:sz w:val="24"/>
            <w:szCs w:val="24"/>
          </w:rPr>
          <w:t xml:space="preserve"> throughout the country,</w:t>
        </w:r>
      </w:ins>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ins w:id="322" w:author="José Manuel Aburto" w:date="2018-08-15T12:57:00Z">
        <w:r w:rsidR="00F43D84">
          <w:rPr>
            <w:rFonts w:ascii="Times New Roman" w:eastAsiaTheme="minorEastAsia" w:hAnsi="Times New Roman" w:cs="Times New Roman"/>
            <w:sz w:val="24"/>
            <w:szCs w:val="24"/>
          </w:rPr>
          <w:t xml:space="preserve"> </w:t>
        </w:r>
      </w:ins>
      <w:ins w:id="323" w:author="José Manuel Aburto" w:date="2018-08-15T13:00:00Z">
        <w:r w:rsidR="00F43D84">
          <w:rPr>
            <w:rFonts w:ascii="Times New Roman" w:eastAsiaTheme="minorEastAsia" w:hAnsi="Times New Roman" w:cs="Times New Roman"/>
            <w:sz w:val="24"/>
            <w:szCs w:val="24"/>
          </w:rPr>
          <w:t xml:space="preserve">life expectancy gains slowed down </w:t>
        </w:r>
      </w:ins>
      <w:ins w:id="324" w:author="José Manuel Aburto" w:date="2018-08-15T13:01:00Z">
        <w:r w:rsidR="00F43D84">
          <w:rPr>
            <w:rFonts w:ascii="Times New Roman" w:eastAsiaTheme="minorEastAsia" w:hAnsi="Times New Roman" w:cs="Times New Roman"/>
            <w:sz w:val="24"/>
            <w:szCs w:val="24"/>
          </w:rPr>
          <w:t>between 2005 and 2015, with a temporary reversal in average lifespan in 2005-10</w:t>
        </w:r>
      </w:ins>
      <w:ins w:id="325" w:author="José Manuel Aburto" w:date="2018-08-15T13:06:00Z">
        <w:r w:rsidR="002F2866">
          <w:rPr>
            <w:rFonts w:ascii="Times New Roman" w:eastAsiaTheme="minorEastAsia" w:hAnsi="Times New Roman" w:cs="Times New Roman"/>
            <w:sz w:val="24"/>
            <w:szCs w:val="24"/>
          </w:rPr>
          <w:t>.</w:t>
        </w:r>
      </w:ins>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ins w:id="326" w:author="José Manuel Aburto" w:date="2018-08-15T13:06:00Z">
        <w:r w:rsidR="002F2866">
          <w:rPr>
            <w:rFonts w:ascii="Times New Roman" w:eastAsiaTheme="minorEastAsia" w:hAnsi="Times New Roman" w:cs="Times New Roman"/>
            <w:sz w:val="24"/>
            <w:szCs w:val="24"/>
          </w:rPr>
          <w:t xml:space="preserve"> Despite </w:t>
        </w:r>
      </w:ins>
      <w:ins w:id="327" w:author="José Manuel Aburto" w:date="2018-08-15T13:07:00Z">
        <w:r w:rsidR="002F2866">
          <w:rPr>
            <w:rFonts w:ascii="Times New Roman" w:eastAsiaTheme="minorEastAsia" w:hAnsi="Times New Roman" w:cs="Times New Roman"/>
            <w:sz w:val="24"/>
            <w:szCs w:val="24"/>
          </w:rPr>
          <w:t xml:space="preserve">recent </w:t>
        </w:r>
      </w:ins>
      <w:ins w:id="328" w:author="José Manuel Aburto" w:date="2018-08-15T13:06:00Z">
        <w:r w:rsidR="002F2866">
          <w:rPr>
            <w:rFonts w:ascii="Times New Roman" w:eastAsiaTheme="minorEastAsia" w:hAnsi="Times New Roman" w:cs="Times New Roman"/>
            <w:sz w:val="24"/>
            <w:szCs w:val="24"/>
          </w:rPr>
          <w:t>efforts from the Mexican government</w:t>
        </w:r>
      </w:ins>
      <w:ins w:id="329" w:author="José Manuel Aburto" w:date="2018-08-15T13:07:00Z">
        <w:r w:rsidR="002F2866">
          <w:rPr>
            <w:rFonts w:ascii="Times New Roman" w:eastAsiaTheme="minorEastAsia" w:hAnsi="Times New Roman" w:cs="Times New Roman"/>
            <w:sz w:val="24"/>
            <w:szCs w:val="24"/>
          </w:rPr>
          <w:t xml:space="preserve"> to contain the upsurge of violence in the country</w:t>
        </w:r>
      </w:ins>
      <w:ins w:id="330" w:author="José Manuel Aburto" w:date="2018-08-15T13:08:00Z">
        <w:r w:rsidR="002F2866">
          <w:rPr>
            <w:rFonts w:ascii="Times New Roman" w:eastAsiaTheme="minorEastAsia" w:hAnsi="Times New Roman" w:cs="Times New Roman"/>
            <w:sz w:val="24"/>
            <w:szCs w:val="24"/>
          </w:rPr>
          <w:t>,</w:t>
        </w:r>
      </w:ins>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ins w:id="331" w:author="José Manuel Aburto" w:date="2018-08-15T13:06:00Z">
        <w:r w:rsidR="002F2866">
          <w:rPr>
            <w:rFonts w:ascii="Times New Roman" w:eastAsiaTheme="minorEastAsia" w:hAnsi="Times New Roman" w:cs="Times New Roman"/>
            <w:sz w:val="24"/>
            <w:szCs w:val="24"/>
          </w:rPr>
          <w:t xml:space="preserve"> </w:t>
        </w:r>
      </w:ins>
      <w:ins w:id="332" w:author="José Manuel Aburto" w:date="2018-08-15T13:08:00Z">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ins>
      <w:ins w:id="333" w:author="José Manuel Aburto" w:date="2018-08-15T13:13:00Z">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 xml:space="preserve">For example, almost every state experienced a reduction in life expectancy at age 15 across all regions in Mexico due to homicides (Fig S7).  The strongest effect occurred in Guerrero, a state in the Southern region, were life expectancy was reduced by almost 2 years between 2005 and 2015, followed by Chihuahua and Sinaloa in the North, with life expectancy losses of one year each, three additional states in the North (Zacatecas, </w:t>
        </w:r>
        <w:r w:rsidR="009D29B9" w:rsidRPr="00D73887">
          <w:rPr>
            <w:rFonts w:ascii="Times New Roman" w:eastAsiaTheme="minorEastAsia" w:hAnsi="Times New Roman" w:cs="Times New Roman"/>
            <w:sz w:val="24"/>
            <w:szCs w:val="24"/>
          </w:rPr>
          <w:lastRenderedPageBreak/>
          <w:t>Baja California Sur and Nuevo León), one in the Central region (Colima), and one in the South (Morelos), experienced losses of half a year in life expectancy</w:t>
        </w:r>
      </w:ins>
      <w:ins w:id="334" w:author="José Manuel Aburto" w:date="2018-08-15T13:14:00Z">
        <w:r w:rsidR="009D29B9">
          <w:rPr>
            <w:rFonts w:ascii="Times New Roman" w:eastAsiaTheme="minorEastAsia" w:hAnsi="Times New Roman" w:cs="Times New Roman"/>
            <w:sz w:val="24"/>
            <w:szCs w:val="24"/>
          </w:rPr>
          <w:t xml:space="preserve">. These detrimental consequences </w:t>
        </w:r>
      </w:ins>
      <w:ins w:id="335" w:author="José Manuel Aburto" w:date="2018-08-15T13:15:00Z">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w:t>
        </w:r>
      </w:ins>
      <w:ins w:id="336" w:author="José Manuel Aburto" w:date="2018-08-15T13:14:00Z">
        <w:r w:rsidR="009D29B9">
          <w:rPr>
            <w:rFonts w:ascii="Times New Roman" w:eastAsiaTheme="minorEastAsia" w:hAnsi="Times New Roman" w:cs="Times New Roman"/>
            <w:sz w:val="24"/>
            <w:szCs w:val="24"/>
          </w:rPr>
          <w:t xml:space="preserve">, such as the enactment of a </w:t>
        </w:r>
        <w:r w:rsidR="009D29B9" w:rsidRPr="00D73887">
          <w:rPr>
            <w:rFonts w:ascii="Times New Roman" w:eastAsiaTheme="minorEastAsia" w:hAnsi="Times New Roman" w:cs="Times New Roman"/>
            <w:sz w:val="24"/>
            <w:szCs w:val="24"/>
          </w:rPr>
          <w:t>universal health-insurance program (</w:t>
        </w:r>
        <w:r w:rsidR="009D29B9" w:rsidRPr="00D73887">
          <w:rPr>
            <w:rFonts w:ascii="Times New Roman" w:eastAsiaTheme="minorEastAsia" w:hAnsi="Times New Roman" w:cs="Times New Roman"/>
            <w:i/>
            <w:sz w:val="24"/>
            <w:szCs w:val="24"/>
          </w:rPr>
          <w:t>Seguro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ins>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2854A540" w14:textId="0E859A17" w:rsidR="005248E9" w:rsidRPr="00D73887" w:rsidRDefault="00706CC9" w:rsidP="00792EBD">
      <w:pPr>
        <w:spacing w:line="480" w:lineRule="auto"/>
        <w:jc w:val="both"/>
        <w:rPr>
          <w:rFonts w:ascii="Times New Roman" w:eastAsiaTheme="minorEastAsia" w:hAnsi="Times New Roman" w:cs="Times New Roman"/>
          <w:sz w:val="24"/>
          <w:szCs w:val="24"/>
        </w:rPr>
      </w:pPr>
      <w:del w:id="337" w:author="José Manuel Aburto" w:date="2018-08-15T13:03:00Z">
        <w:r w:rsidRPr="00D73887" w:rsidDel="00792EBD">
          <w:rPr>
            <w:rFonts w:ascii="Times New Roman" w:eastAsiaTheme="minorEastAsia" w:hAnsi="Times New Roman" w:cs="Times New Roman"/>
            <w:sz w:val="24"/>
            <w:szCs w:val="24"/>
          </w:rPr>
          <w:delText>Despite major public health interventions between 2005 and 2015</w:delText>
        </w:r>
      </w:del>
      <w:del w:id="338" w:author="José Manuel Aburto" w:date="2018-08-15T13:06:00Z">
        <w:r w:rsidRPr="00D73887" w:rsidDel="002F2866">
          <w:rPr>
            <w:rFonts w:ascii="Times New Roman" w:eastAsiaTheme="minorEastAsia" w:hAnsi="Times New Roman" w:cs="Times New Roman"/>
            <w:sz w:val="24"/>
            <w:szCs w:val="24"/>
          </w:rPr>
          <w:delText xml:space="preserve">, such as the </w:delText>
        </w:r>
        <w:r w:rsidR="00686C5F" w:rsidRPr="00D73887" w:rsidDel="002F2866">
          <w:rPr>
            <w:rFonts w:ascii="Times New Roman" w:eastAsiaTheme="minorEastAsia" w:hAnsi="Times New Roman" w:cs="Times New Roman"/>
            <w:sz w:val="24"/>
            <w:szCs w:val="24"/>
          </w:rPr>
          <w:delText xml:space="preserve">enactment of a </w:delText>
        </w:r>
      </w:del>
      <w:del w:id="339" w:author="José Manuel Aburto" w:date="2018-08-15T13:03:00Z">
        <w:r w:rsidR="005A4ED9" w:rsidRPr="00D73887" w:rsidDel="00792EBD">
          <w:rPr>
            <w:rFonts w:ascii="Times New Roman" w:eastAsiaTheme="minorEastAsia" w:hAnsi="Times New Roman" w:cs="Times New Roman"/>
            <w:sz w:val="24"/>
            <w:szCs w:val="24"/>
          </w:rPr>
          <w:delText>universal health-</w:delText>
        </w:r>
        <w:r w:rsidR="00911EB3" w:rsidRPr="00D73887" w:rsidDel="00792EBD">
          <w:rPr>
            <w:rFonts w:ascii="Times New Roman" w:eastAsiaTheme="minorEastAsia" w:hAnsi="Times New Roman" w:cs="Times New Roman"/>
            <w:sz w:val="24"/>
            <w:szCs w:val="24"/>
          </w:rPr>
          <w:delText xml:space="preserve">insurance </w:delText>
        </w:r>
        <w:r w:rsidRPr="00D73887" w:rsidDel="00792EBD">
          <w:rPr>
            <w:rFonts w:ascii="Times New Roman" w:eastAsiaTheme="minorEastAsia" w:hAnsi="Times New Roman" w:cs="Times New Roman"/>
            <w:sz w:val="24"/>
            <w:szCs w:val="24"/>
          </w:rPr>
          <w:delText xml:space="preserve">program </w:delText>
        </w:r>
        <w:r w:rsidR="00686C5F" w:rsidRPr="00D73887" w:rsidDel="00792EBD">
          <w:rPr>
            <w:rFonts w:ascii="Times New Roman" w:eastAsiaTheme="minorEastAsia" w:hAnsi="Times New Roman" w:cs="Times New Roman"/>
            <w:sz w:val="24"/>
            <w:szCs w:val="24"/>
          </w:rPr>
          <w:delText>(</w:delText>
        </w:r>
        <w:r w:rsidRPr="00D73887" w:rsidDel="00792EBD">
          <w:rPr>
            <w:rFonts w:ascii="Times New Roman" w:eastAsiaTheme="minorEastAsia" w:hAnsi="Times New Roman" w:cs="Times New Roman"/>
            <w:i/>
            <w:sz w:val="24"/>
            <w:szCs w:val="24"/>
          </w:rPr>
          <w:delText>Seguro Popular</w:delText>
        </w:r>
        <w:r w:rsidR="00686C5F" w:rsidRPr="00D73887" w:rsidDel="00792EBD">
          <w:rPr>
            <w:rFonts w:ascii="Times New Roman" w:eastAsiaTheme="minorEastAsia" w:hAnsi="Times New Roman" w:cs="Times New Roman"/>
            <w:sz w:val="24"/>
            <w:szCs w:val="24"/>
          </w:rPr>
          <w:delText>)</w:delText>
        </w:r>
        <w:r w:rsidRPr="00D73887" w:rsidDel="00792EBD">
          <w:rPr>
            <w:rFonts w:ascii="Times New Roman" w:eastAsiaTheme="minorEastAsia" w:hAnsi="Times New Roman" w:cs="Times New Roman"/>
            <w:sz w:val="24"/>
            <w:szCs w:val="24"/>
          </w:rPr>
          <w:delText>,</w:delText>
        </w:r>
      </w:del>
      <w:del w:id="340" w:author="José Manuel Aburto" w:date="2018-08-15T13:06:00Z">
        <w:r w:rsidR="00FE0D88" w:rsidRPr="00D73887" w:rsidDel="002F2866">
          <w:rPr>
            <w:rFonts w:ascii="Times New Roman" w:eastAsiaTheme="minorEastAsia" w:hAnsi="Times New Roman" w:cs="Times New Roman"/>
            <w:sz w:val="24"/>
            <w:szCs w:val="24"/>
          </w:rPr>
          <w:delText xml:space="preserve"> every state in the country experienced less progress in life expectancy</w:delText>
        </w:r>
        <w:r w:rsidR="002A4324" w:rsidRPr="00D73887" w:rsidDel="002F2866">
          <w:rPr>
            <w:rFonts w:ascii="Times New Roman" w:eastAsiaTheme="minorEastAsia" w:hAnsi="Times New Roman" w:cs="Times New Roman"/>
            <w:sz w:val="24"/>
            <w:szCs w:val="24"/>
          </w:rPr>
          <w:delText xml:space="preserve"> at age 15</w:delText>
        </w:r>
        <w:r w:rsidR="00FE0D88" w:rsidRPr="00D73887" w:rsidDel="002F2866">
          <w:rPr>
            <w:rFonts w:ascii="Times New Roman" w:eastAsiaTheme="minorEastAsia" w:hAnsi="Times New Roman" w:cs="Times New Roman"/>
            <w:sz w:val="24"/>
            <w:szCs w:val="24"/>
          </w:rPr>
          <w:delText xml:space="preserve"> than in the previous decade</w:delText>
        </w:r>
        <w:r w:rsidR="00440540" w:rsidRPr="00D73887" w:rsidDel="002F2866">
          <w:rPr>
            <w:rFonts w:ascii="Times New Roman" w:eastAsiaTheme="minorEastAsia" w:hAnsi="Times New Roman" w:cs="Times New Roman"/>
            <w:sz w:val="24"/>
            <w:szCs w:val="24"/>
          </w:rPr>
          <w:delText xml:space="preserve"> due to</w:delText>
        </w:r>
        <w:r w:rsidR="00FF5622" w:rsidRPr="00D73887" w:rsidDel="002F2866">
          <w:rPr>
            <w:rFonts w:ascii="Times New Roman" w:eastAsiaTheme="minorEastAsia" w:hAnsi="Times New Roman" w:cs="Times New Roman"/>
            <w:sz w:val="24"/>
            <w:szCs w:val="24"/>
          </w:rPr>
          <w:delText xml:space="preserve"> the spread of homicides throughout the country after 2005</w:delText>
        </w:r>
        <w:r w:rsidR="00440540" w:rsidRPr="00D73887" w:rsidDel="002F2866">
          <w:rPr>
            <w:rFonts w:ascii="Times New Roman" w:eastAsiaTheme="minorEastAsia" w:hAnsi="Times New Roman" w:cs="Times New Roman"/>
            <w:sz w:val="24"/>
            <w:szCs w:val="24"/>
          </w:rPr>
          <w:delText>.</w:delText>
        </w:r>
        <w:r w:rsidR="00FF5622" w:rsidRPr="00D73887" w:rsidDel="002F2866">
          <w:rPr>
            <w:rFonts w:ascii="Times New Roman" w:eastAsiaTheme="minorEastAsia" w:hAnsi="Times New Roman" w:cs="Times New Roman"/>
            <w:sz w:val="24"/>
            <w:szCs w:val="24"/>
          </w:rPr>
          <w:delText xml:space="preserve"> </w:delText>
        </w:r>
        <w:r w:rsidR="008E298F" w:rsidRPr="00D73887" w:rsidDel="002F2866">
          <w:rPr>
            <w:rFonts w:ascii="Times New Roman" w:eastAsiaTheme="minorEastAsia" w:hAnsi="Times New Roman" w:cs="Times New Roman"/>
            <w:sz w:val="24"/>
            <w:szCs w:val="24"/>
          </w:rPr>
          <w:delText xml:space="preserve">This is consistent with previous research documenting the impact of homicides between 2000 and 2010. </w:delText>
        </w:r>
      </w:del>
      <w:del w:id="341" w:author="José Manuel Aburto" w:date="2018-08-15T13:09:00Z">
        <w:r w:rsidR="003C6F24" w:rsidRPr="00D73887" w:rsidDel="002F2866">
          <w:rPr>
            <w:rFonts w:ascii="Times New Roman" w:eastAsiaTheme="minorEastAsia" w:hAnsi="Times New Roman" w:cs="Times New Roman"/>
            <w:sz w:val="24"/>
            <w:szCs w:val="24"/>
          </w:rPr>
          <w:delText>Despite recent efforts from the Mexican government to contain the upsurge of violence in the country,</w:delText>
        </w:r>
      </w:del>
      <w:del w:id="342" w:author="José Manuel Aburto" w:date="2018-08-15T13:08:00Z">
        <w:r w:rsidR="00F0336F" w:rsidRPr="00D73887" w:rsidDel="002F2866">
          <w:rPr>
            <w:rFonts w:ascii="Times New Roman" w:eastAsiaTheme="minorEastAsia" w:hAnsi="Times New Roman" w:cs="Times New Roman"/>
            <w:sz w:val="24"/>
            <w:szCs w:val="24"/>
          </w:rPr>
          <w:delText xml:space="preserve"> </w:delText>
        </w:r>
        <w:r w:rsidR="003C6F24" w:rsidRPr="00D73887" w:rsidDel="002F2866">
          <w:rPr>
            <w:rFonts w:ascii="Times New Roman" w:eastAsiaTheme="minorEastAsia" w:hAnsi="Times New Roman" w:cs="Times New Roman"/>
            <w:sz w:val="24"/>
            <w:szCs w:val="24"/>
          </w:rPr>
          <w:delText xml:space="preserve">data up to 2015 </w:delText>
        </w:r>
        <w:r w:rsidR="00517190" w:rsidRPr="00D73887" w:rsidDel="002F2866">
          <w:rPr>
            <w:rFonts w:ascii="Times New Roman" w:eastAsiaTheme="minorEastAsia" w:hAnsi="Times New Roman" w:cs="Times New Roman"/>
            <w:sz w:val="24"/>
            <w:szCs w:val="24"/>
          </w:rPr>
          <w:delText xml:space="preserve">shows </w:delText>
        </w:r>
        <w:r w:rsidR="00E9034B" w:rsidRPr="00D73887" w:rsidDel="002F2866">
          <w:rPr>
            <w:rFonts w:ascii="Times New Roman" w:eastAsiaTheme="minorEastAsia" w:hAnsi="Times New Roman" w:cs="Times New Roman"/>
            <w:sz w:val="24"/>
            <w:szCs w:val="24"/>
          </w:rPr>
          <w:delText>that life circumstances among young adults have not improved and are actually deteriorating</w:delText>
        </w:r>
        <w:r w:rsidR="003C6F24" w:rsidRPr="00D73887" w:rsidDel="002F2866">
          <w:rPr>
            <w:rFonts w:ascii="Times New Roman" w:eastAsiaTheme="minorEastAsia" w:hAnsi="Times New Roman" w:cs="Times New Roman"/>
            <w:sz w:val="24"/>
            <w:szCs w:val="24"/>
          </w:rPr>
          <w:delText>.</w:delText>
        </w:r>
      </w:del>
      <w:del w:id="343" w:author="José Manuel Aburto" w:date="2018-08-15T13:12:00Z">
        <w:r w:rsidR="003C6F24" w:rsidRPr="00D73887" w:rsidDel="009D29B9">
          <w:rPr>
            <w:rFonts w:ascii="Times New Roman" w:eastAsiaTheme="minorEastAsia" w:hAnsi="Times New Roman" w:cs="Times New Roman"/>
            <w:sz w:val="24"/>
            <w:szCs w:val="24"/>
          </w:rPr>
          <w:delText xml:space="preserve">  </w:delText>
        </w:r>
      </w:del>
      <w:del w:id="344" w:author="José Manuel Aburto" w:date="2018-08-15T13:13:00Z">
        <w:r w:rsidR="003C6F24" w:rsidRPr="00D73887" w:rsidDel="009D29B9">
          <w:rPr>
            <w:rFonts w:ascii="Times New Roman" w:eastAsiaTheme="minorEastAsia" w:hAnsi="Times New Roman" w:cs="Times New Roman"/>
            <w:sz w:val="24"/>
            <w:szCs w:val="24"/>
          </w:rPr>
          <w:delText>For example,</w:delText>
        </w:r>
        <w:r w:rsidR="00E9034B" w:rsidRPr="00D73887" w:rsidDel="009D29B9">
          <w:rPr>
            <w:rFonts w:ascii="Times New Roman" w:eastAsiaTheme="minorEastAsia" w:hAnsi="Times New Roman" w:cs="Times New Roman"/>
            <w:sz w:val="24"/>
            <w:szCs w:val="24"/>
          </w:rPr>
          <w:delText xml:space="preserve"> </w:delText>
        </w:r>
        <w:r w:rsidR="00696E1E" w:rsidRPr="00D73887" w:rsidDel="009D29B9">
          <w:rPr>
            <w:rFonts w:ascii="Times New Roman" w:eastAsiaTheme="minorEastAsia" w:hAnsi="Times New Roman" w:cs="Times New Roman"/>
            <w:sz w:val="24"/>
            <w:szCs w:val="24"/>
          </w:rPr>
          <w:delText>almost every state experienced</w:delText>
        </w:r>
        <w:r w:rsidR="00E9034B" w:rsidRPr="00D73887" w:rsidDel="009D29B9">
          <w:rPr>
            <w:rFonts w:ascii="Times New Roman" w:eastAsiaTheme="minorEastAsia" w:hAnsi="Times New Roman" w:cs="Times New Roman"/>
            <w:sz w:val="24"/>
            <w:szCs w:val="24"/>
          </w:rPr>
          <w:delText xml:space="preserve"> a reduction in life expectancy at age 15</w:delText>
        </w:r>
        <w:r w:rsidR="00517190" w:rsidRPr="00D73887" w:rsidDel="009D29B9">
          <w:rPr>
            <w:rFonts w:ascii="Times New Roman" w:eastAsiaTheme="minorEastAsia" w:hAnsi="Times New Roman" w:cs="Times New Roman"/>
            <w:sz w:val="24"/>
            <w:szCs w:val="24"/>
          </w:rPr>
          <w:delText xml:space="preserve"> </w:delText>
        </w:r>
        <w:r w:rsidR="000555DD" w:rsidRPr="00D73887" w:rsidDel="009D29B9">
          <w:rPr>
            <w:rFonts w:ascii="Times New Roman" w:eastAsiaTheme="minorEastAsia" w:hAnsi="Times New Roman" w:cs="Times New Roman"/>
            <w:sz w:val="24"/>
            <w:szCs w:val="24"/>
          </w:rPr>
          <w:delText>across all regions</w:delText>
        </w:r>
        <w:r w:rsidR="00440540" w:rsidRPr="00D73887" w:rsidDel="009D29B9">
          <w:rPr>
            <w:rFonts w:ascii="Times New Roman" w:eastAsiaTheme="minorEastAsia" w:hAnsi="Times New Roman" w:cs="Times New Roman"/>
            <w:sz w:val="24"/>
            <w:szCs w:val="24"/>
          </w:rPr>
          <w:delText xml:space="preserve"> in Mexico</w:delText>
        </w:r>
        <w:r w:rsidR="0098197D" w:rsidRPr="00D73887" w:rsidDel="009D29B9">
          <w:rPr>
            <w:rFonts w:ascii="Times New Roman" w:eastAsiaTheme="minorEastAsia" w:hAnsi="Times New Roman" w:cs="Times New Roman"/>
            <w:sz w:val="24"/>
            <w:szCs w:val="24"/>
          </w:rPr>
          <w:delText xml:space="preserve"> due to homicides (Fig S7)</w:delText>
        </w:r>
        <w:r w:rsidR="00E9034B" w:rsidRPr="00D73887" w:rsidDel="009D29B9">
          <w:rPr>
            <w:rFonts w:ascii="Times New Roman" w:eastAsiaTheme="minorEastAsia" w:hAnsi="Times New Roman" w:cs="Times New Roman"/>
            <w:sz w:val="24"/>
            <w:szCs w:val="24"/>
          </w:rPr>
          <w:delText xml:space="preserve">. </w:delText>
        </w:r>
        <w:r w:rsidR="003C6F24" w:rsidRPr="00D73887" w:rsidDel="009D29B9">
          <w:rPr>
            <w:rFonts w:ascii="Times New Roman" w:eastAsiaTheme="minorEastAsia" w:hAnsi="Times New Roman" w:cs="Times New Roman"/>
            <w:sz w:val="24"/>
            <w:szCs w:val="24"/>
          </w:rPr>
          <w:delText xml:space="preserve"> </w:delText>
        </w:r>
        <w:r w:rsidR="00E9034B" w:rsidRPr="00D73887" w:rsidDel="009D29B9">
          <w:rPr>
            <w:rFonts w:ascii="Times New Roman" w:eastAsiaTheme="minorEastAsia" w:hAnsi="Times New Roman" w:cs="Times New Roman"/>
            <w:sz w:val="24"/>
            <w:szCs w:val="24"/>
          </w:rPr>
          <w:delText>T</w:delText>
        </w:r>
        <w:r w:rsidR="00E84B2F" w:rsidRPr="00D73887" w:rsidDel="009D29B9">
          <w:rPr>
            <w:rFonts w:ascii="Times New Roman" w:eastAsiaTheme="minorEastAsia" w:hAnsi="Times New Roman" w:cs="Times New Roman"/>
            <w:sz w:val="24"/>
            <w:szCs w:val="24"/>
          </w:rPr>
          <w:delText xml:space="preserve">he strongest </w:delText>
        </w:r>
        <w:r w:rsidR="00440540" w:rsidRPr="00D73887" w:rsidDel="009D29B9">
          <w:rPr>
            <w:rFonts w:ascii="Times New Roman" w:eastAsiaTheme="minorEastAsia" w:hAnsi="Times New Roman" w:cs="Times New Roman"/>
            <w:sz w:val="24"/>
            <w:szCs w:val="24"/>
          </w:rPr>
          <w:delText xml:space="preserve">effect </w:delText>
        </w:r>
        <w:r w:rsidR="00E84B2F" w:rsidRPr="00D73887" w:rsidDel="009D29B9">
          <w:rPr>
            <w:rFonts w:ascii="Times New Roman" w:eastAsiaTheme="minorEastAsia" w:hAnsi="Times New Roman" w:cs="Times New Roman"/>
            <w:sz w:val="24"/>
            <w:szCs w:val="24"/>
          </w:rPr>
          <w:delText xml:space="preserve">occurred in Guerrero, a state in the Southern </w:delText>
        </w:r>
        <w:r w:rsidR="00B83524" w:rsidRPr="00D73887" w:rsidDel="009D29B9">
          <w:rPr>
            <w:rFonts w:ascii="Times New Roman" w:eastAsiaTheme="minorEastAsia" w:hAnsi="Times New Roman" w:cs="Times New Roman"/>
            <w:sz w:val="24"/>
            <w:szCs w:val="24"/>
          </w:rPr>
          <w:delText>r</w:delText>
        </w:r>
        <w:r w:rsidR="00E84B2F" w:rsidRPr="00D73887" w:rsidDel="009D29B9">
          <w:rPr>
            <w:rFonts w:ascii="Times New Roman" w:eastAsiaTheme="minorEastAsia" w:hAnsi="Times New Roman" w:cs="Times New Roman"/>
            <w:sz w:val="24"/>
            <w:szCs w:val="24"/>
          </w:rPr>
          <w:delText xml:space="preserve">egion, were life expectancy was reduced by </w:delText>
        </w:r>
        <w:r w:rsidR="00266862" w:rsidRPr="00D73887" w:rsidDel="009D29B9">
          <w:rPr>
            <w:rFonts w:ascii="Times New Roman" w:eastAsiaTheme="minorEastAsia" w:hAnsi="Times New Roman" w:cs="Times New Roman"/>
            <w:sz w:val="24"/>
            <w:szCs w:val="24"/>
          </w:rPr>
          <w:delText xml:space="preserve">almost </w:delText>
        </w:r>
        <w:r w:rsidR="00E84B2F" w:rsidRPr="00D73887" w:rsidDel="009D29B9">
          <w:rPr>
            <w:rFonts w:ascii="Times New Roman" w:eastAsiaTheme="minorEastAsia" w:hAnsi="Times New Roman" w:cs="Times New Roman"/>
            <w:sz w:val="24"/>
            <w:szCs w:val="24"/>
          </w:rPr>
          <w:delText>2 years between 2005 and 2015</w:delText>
        </w:r>
        <w:r w:rsidR="003A4B84" w:rsidRPr="00D73887" w:rsidDel="009D29B9">
          <w:rPr>
            <w:rFonts w:ascii="Times New Roman" w:eastAsiaTheme="minorEastAsia" w:hAnsi="Times New Roman" w:cs="Times New Roman"/>
            <w:sz w:val="24"/>
            <w:szCs w:val="24"/>
          </w:rPr>
          <w:delText>, f</w:delText>
        </w:r>
        <w:r w:rsidR="00E84B2F" w:rsidRPr="00D73887" w:rsidDel="009D29B9">
          <w:rPr>
            <w:rFonts w:ascii="Times New Roman" w:eastAsiaTheme="minorEastAsia" w:hAnsi="Times New Roman" w:cs="Times New Roman"/>
            <w:sz w:val="24"/>
            <w:szCs w:val="24"/>
          </w:rPr>
          <w:delText>ollowed by Chihuahua</w:delText>
        </w:r>
        <w:r w:rsidR="00D33FA8" w:rsidRPr="00D73887" w:rsidDel="009D29B9">
          <w:rPr>
            <w:rFonts w:ascii="Times New Roman" w:eastAsiaTheme="minorEastAsia" w:hAnsi="Times New Roman" w:cs="Times New Roman"/>
            <w:sz w:val="24"/>
            <w:szCs w:val="24"/>
          </w:rPr>
          <w:delText xml:space="preserve"> and Sinaloa</w:delText>
        </w:r>
        <w:r w:rsidR="00353A0D" w:rsidRPr="00D73887" w:rsidDel="009D29B9">
          <w:rPr>
            <w:rFonts w:ascii="Times New Roman" w:eastAsiaTheme="minorEastAsia" w:hAnsi="Times New Roman" w:cs="Times New Roman"/>
            <w:sz w:val="24"/>
            <w:szCs w:val="24"/>
          </w:rPr>
          <w:delText xml:space="preserve"> in the North</w:delText>
        </w:r>
        <w:r w:rsidR="00E84B2F" w:rsidRPr="00D73887" w:rsidDel="009D29B9">
          <w:rPr>
            <w:rFonts w:ascii="Times New Roman" w:eastAsiaTheme="minorEastAsia" w:hAnsi="Times New Roman" w:cs="Times New Roman"/>
            <w:sz w:val="24"/>
            <w:szCs w:val="24"/>
          </w:rPr>
          <w:delText>, with life expectancy loss</w:delText>
        </w:r>
        <w:r w:rsidR="00D33FA8" w:rsidRPr="00D73887" w:rsidDel="009D29B9">
          <w:rPr>
            <w:rFonts w:ascii="Times New Roman" w:eastAsiaTheme="minorEastAsia" w:hAnsi="Times New Roman" w:cs="Times New Roman"/>
            <w:sz w:val="24"/>
            <w:szCs w:val="24"/>
          </w:rPr>
          <w:delText>es</w:delText>
        </w:r>
        <w:r w:rsidR="00E84B2F" w:rsidRPr="00D73887" w:rsidDel="009D29B9">
          <w:rPr>
            <w:rFonts w:ascii="Times New Roman" w:eastAsiaTheme="minorEastAsia" w:hAnsi="Times New Roman" w:cs="Times New Roman"/>
            <w:sz w:val="24"/>
            <w:szCs w:val="24"/>
          </w:rPr>
          <w:delText xml:space="preserve"> of one year</w:delText>
        </w:r>
        <w:r w:rsidR="00D33FA8" w:rsidRPr="00D73887" w:rsidDel="009D29B9">
          <w:rPr>
            <w:rFonts w:ascii="Times New Roman" w:eastAsiaTheme="minorEastAsia" w:hAnsi="Times New Roman" w:cs="Times New Roman"/>
            <w:sz w:val="24"/>
            <w:szCs w:val="24"/>
          </w:rPr>
          <w:delText xml:space="preserve"> each</w:delText>
        </w:r>
        <w:r w:rsidR="00CE3CD8" w:rsidRPr="00D73887" w:rsidDel="009D29B9">
          <w:rPr>
            <w:rFonts w:ascii="Times New Roman" w:eastAsiaTheme="minorEastAsia" w:hAnsi="Times New Roman" w:cs="Times New Roman"/>
            <w:sz w:val="24"/>
            <w:szCs w:val="24"/>
          </w:rPr>
          <w:delText>, t</w:delText>
        </w:r>
        <w:r w:rsidR="00E84B2F" w:rsidRPr="00D73887" w:rsidDel="009D29B9">
          <w:rPr>
            <w:rFonts w:ascii="Times New Roman" w:eastAsiaTheme="minorEastAsia" w:hAnsi="Times New Roman" w:cs="Times New Roman"/>
            <w:sz w:val="24"/>
            <w:szCs w:val="24"/>
          </w:rPr>
          <w:delText>hree additiona</w:delText>
        </w:r>
        <w:r w:rsidR="00D33FA8" w:rsidRPr="00D73887" w:rsidDel="009D29B9">
          <w:rPr>
            <w:rFonts w:ascii="Times New Roman" w:eastAsiaTheme="minorEastAsia" w:hAnsi="Times New Roman" w:cs="Times New Roman"/>
            <w:sz w:val="24"/>
            <w:szCs w:val="24"/>
          </w:rPr>
          <w:delText>l states in the North (</w:delText>
        </w:r>
        <w:r w:rsidR="00E84B2F" w:rsidRPr="00D73887" w:rsidDel="009D29B9">
          <w:rPr>
            <w:rFonts w:ascii="Times New Roman" w:eastAsiaTheme="minorEastAsia" w:hAnsi="Times New Roman" w:cs="Times New Roman"/>
            <w:sz w:val="24"/>
            <w:szCs w:val="24"/>
          </w:rPr>
          <w:delText>Zacatecas, Baja California Sur</w:delText>
        </w:r>
        <w:r w:rsidR="00D33FA8" w:rsidRPr="00D73887" w:rsidDel="009D29B9">
          <w:rPr>
            <w:rFonts w:ascii="Times New Roman" w:eastAsiaTheme="minorEastAsia" w:hAnsi="Times New Roman" w:cs="Times New Roman"/>
            <w:sz w:val="24"/>
            <w:szCs w:val="24"/>
          </w:rPr>
          <w:delText xml:space="preserve"> and Nuevo León</w:delText>
        </w:r>
        <w:r w:rsidR="00E84B2F" w:rsidRPr="00D73887" w:rsidDel="009D29B9">
          <w:rPr>
            <w:rFonts w:ascii="Times New Roman" w:eastAsiaTheme="minorEastAsia" w:hAnsi="Times New Roman" w:cs="Times New Roman"/>
            <w:sz w:val="24"/>
            <w:szCs w:val="24"/>
          </w:rPr>
          <w:delText xml:space="preserve">), one in the Central region (Colima), and </w:delText>
        </w:r>
        <w:r w:rsidR="001F4D8B" w:rsidRPr="00D73887" w:rsidDel="009D29B9">
          <w:rPr>
            <w:rFonts w:ascii="Times New Roman" w:eastAsiaTheme="minorEastAsia" w:hAnsi="Times New Roman" w:cs="Times New Roman"/>
            <w:sz w:val="24"/>
            <w:szCs w:val="24"/>
          </w:rPr>
          <w:delText>one in the South (</w:delText>
        </w:r>
        <w:r w:rsidR="00E84B2F" w:rsidRPr="00D73887" w:rsidDel="009D29B9">
          <w:rPr>
            <w:rFonts w:ascii="Times New Roman" w:eastAsiaTheme="minorEastAsia" w:hAnsi="Times New Roman" w:cs="Times New Roman"/>
            <w:sz w:val="24"/>
            <w:szCs w:val="24"/>
          </w:rPr>
          <w:delText>Morelos</w:delText>
        </w:r>
        <w:r w:rsidR="001F4D8B" w:rsidRPr="00D73887" w:rsidDel="009D29B9">
          <w:rPr>
            <w:rFonts w:ascii="Times New Roman" w:eastAsiaTheme="minorEastAsia" w:hAnsi="Times New Roman" w:cs="Times New Roman"/>
            <w:sz w:val="24"/>
            <w:szCs w:val="24"/>
          </w:rPr>
          <w:delText>)</w:delText>
        </w:r>
        <w:r w:rsidR="00E84B2F" w:rsidRPr="00D73887" w:rsidDel="009D29B9">
          <w:rPr>
            <w:rFonts w:ascii="Times New Roman" w:eastAsiaTheme="minorEastAsia" w:hAnsi="Times New Roman" w:cs="Times New Roman"/>
            <w:sz w:val="24"/>
            <w:szCs w:val="24"/>
          </w:rPr>
          <w:delText>, experienced losses of half a year in life expectancy over the same period</w:delText>
        </w:r>
        <w:r w:rsidR="0098197D" w:rsidRPr="00D73887" w:rsidDel="009D29B9">
          <w:rPr>
            <w:rFonts w:ascii="Times New Roman" w:eastAsiaTheme="minorEastAsia" w:hAnsi="Times New Roman" w:cs="Times New Roman"/>
            <w:sz w:val="24"/>
            <w:szCs w:val="24"/>
          </w:rPr>
          <w:delText xml:space="preserve"> due exclusively to increasing homicides</w:delText>
        </w:r>
      </w:del>
      <w:del w:id="345" w:author="José Manuel Aburto" w:date="2018-08-15T13:12:00Z">
        <w:r w:rsidR="0098197D" w:rsidRPr="00D73887" w:rsidDel="009D29B9">
          <w:rPr>
            <w:rFonts w:ascii="Times New Roman" w:eastAsiaTheme="minorEastAsia" w:hAnsi="Times New Roman" w:cs="Times New Roman"/>
            <w:sz w:val="24"/>
            <w:szCs w:val="24"/>
          </w:rPr>
          <w:delText xml:space="preserve"> (Fig S7)</w:delText>
        </w:r>
      </w:del>
      <w:del w:id="346" w:author="José Manuel Aburto" w:date="2018-08-15T13:13:00Z">
        <w:r w:rsidR="00E84B2F" w:rsidRPr="00D73887" w:rsidDel="009D29B9">
          <w:rPr>
            <w:rFonts w:ascii="Times New Roman" w:eastAsiaTheme="minorEastAsia" w:hAnsi="Times New Roman" w:cs="Times New Roman"/>
            <w:sz w:val="24"/>
            <w:szCs w:val="24"/>
          </w:rPr>
          <w:delText xml:space="preserve">. </w:delText>
        </w:r>
      </w:del>
    </w:p>
    <w:p w14:paraId="5BF79E01" w14:textId="75275CC4"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ins w:id="347" w:author="José Manuel Aburto" w:date="2018-08-15T11:26:00Z">
        <w:r w:rsidR="009D72E5">
          <w:rPr>
            <w:rFonts w:ascii="Times New Roman" w:eastAsiaTheme="minorEastAsia" w:hAnsi="Times New Roman" w:cs="Times New Roman"/>
            <w:sz w:val="24"/>
            <w:szCs w:val="24"/>
          </w:rPr>
          <w:t xml:space="preserve">of </w:t>
        </w:r>
      </w:ins>
      <w:r w:rsidR="00440540" w:rsidRPr="00D73887">
        <w:rPr>
          <w:rFonts w:ascii="Times New Roman" w:eastAsiaTheme="minorEastAsia" w:hAnsi="Times New Roman" w:cs="Times New Roman"/>
          <w:sz w:val="24"/>
          <w:szCs w:val="24"/>
        </w:rPr>
        <w:t>this outcome.</w:t>
      </w:r>
      <w:del w:id="348" w:author="José Manuel Aburto" w:date="2018-08-15T13:26:00Z">
        <w:r w:rsidR="00440540" w:rsidRPr="00D73887" w:rsidDel="009E1871">
          <w:rPr>
            <w:rFonts w:ascii="Times New Roman" w:eastAsiaTheme="minorEastAsia" w:hAnsi="Times New Roman" w:cs="Times New Roman"/>
            <w:sz w:val="24"/>
            <w:szCs w:val="24"/>
          </w:rPr>
          <w:delText xml:space="preserve"> W</w:delText>
        </w:r>
        <w:r w:rsidR="00B8703A" w:rsidRPr="00D73887" w:rsidDel="009E1871">
          <w:rPr>
            <w:rFonts w:ascii="Times New Roman" w:eastAsiaTheme="minorEastAsia" w:hAnsi="Times New Roman" w:cs="Times New Roman"/>
            <w:sz w:val="24"/>
            <w:szCs w:val="24"/>
          </w:rPr>
          <w:delText>hich is consistent with</w:delText>
        </w:r>
        <w:r w:rsidR="005047CB" w:rsidRPr="00D73887" w:rsidDel="009E1871">
          <w:rPr>
            <w:rFonts w:ascii="Times New Roman" w:eastAsiaTheme="minorEastAsia" w:hAnsi="Times New Roman" w:cs="Times New Roman"/>
            <w:sz w:val="24"/>
            <w:szCs w:val="24"/>
          </w:rPr>
          <w:delText xml:space="preserve"> the high </w:delText>
        </w:r>
        <w:r w:rsidR="00B8703A" w:rsidRPr="00D73887" w:rsidDel="009E1871">
          <w:rPr>
            <w:rFonts w:ascii="Times New Roman" w:eastAsiaTheme="minorEastAsia" w:hAnsi="Times New Roman" w:cs="Times New Roman"/>
            <w:sz w:val="24"/>
            <w:szCs w:val="24"/>
          </w:rPr>
          <w:lastRenderedPageBreak/>
          <w:delText>sensitivity of lifespan variation to premature mortality</w:delText>
        </w:r>
        <w:r w:rsidR="006441B5" w:rsidDel="009E1871">
          <w:rPr>
            <w:rFonts w:ascii="Times New Roman" w:eastAsiaTheme="minorEastAsia" w:hAnsi="Times New Roman" w:cs="Times New Roman"/>
            <w:sz w:val="24"/>
            <w:szCs w:val="24"/>
          </w:rPr>
          <w:delText xml:space="preserve"> in periods of life expectancy fluctuation</w:delText>
        </w:r>
        <w:r w:rsidR="005047CB" w:rsidRPr="00D73887" w:rsidDel="009E1871">
          <w:rPr>
            <w:rFonts w:ascii="Times New Roman" w:eastAsiaTheme="minorEastAsia" w:hAnsi="Times New Roman" w:cs="Times New Roman"/>
            <w:sz w:val="24"/>
            <w:szCs w:val="24"/>
          </w:rPr>
          <w:delText>.</w:delText>
        </w:r>
      </w:del>
      <w:r w:rsidR="005047CB" w:rsidRPr="00D73887">
        <w:rPr>
          <w:rFonts w:ascii="Times New Roman" w:eastAsiaTheme="minorEastAsia" w:hAnsi="Times New Roman" w:cs="Times New Roman"/>
          <w:sz w:val="24"/>
          <w:szCs w:val="24"/>
        </w:rPr>
        <w:t xml:space="preserve"> </w:t>
      </w:r>
      <w:r w:rsidR="00B8703A"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ins w:id="349" w:author="José Manuel Aburto" w:date="2018-08-15T13:28:00Z">
        <w:r w:rsidR="009E1871">
          <w:rPr>
            <w:rFonts w:ascii="Times New Roman" w:eastAsiaTheme="minorEastAsia" w:hAnsi="Times New Roman" w:cs="Times New Roman"/>
            <w:sz w:val="24"/>
            <w:szCs w:val="24"/>
          </w:rPr>
          <w:t xml:space="preserve"> </w:t>
        </w:r>
      </w:ins>
      <w:ins w:id="350" w:author="José Manuel Aburto" w:date="2018-08-15T13:37:00Z">
        <w:r w:rsidR="005979FA">
          <w:rPr>
            <w:rFonts w:ascii="Times New Roman" w:eastAsiaTheme="minorEastAsia" w:hAnsi="Times New Roman" w:cs="Times New Roman"/>
            <w:sz w:val="24"/>
            <w:szCs w:val="24"/>
          </w:rPr>
          <w:t>L</w:t>
        </w:r>
      </w:ins>
      <w:ins w:id="351" w:author="José Manuel Aburto" w:date="2018-08-15T13:28:00Z">
        <w:r w:rsidR="009E1871">
          <w:rPr>
            <w:rFonts w:ascii="Times New Roman" w:eastAsiaTheme="minorEastAsia" w:hAnsi="Times New Roman" w:cs="Times New Roman"/>
            <w:sz w:val="24"/>
            <w:szCs w:val="24"/>
          </w:rPr>
          <w:t>arger variation of lifespans underlies greater vulnerability</w:t>
        </w:r>
      </w:ins>
      <w:ins w:id="352" w:author="José Manuel Aburto" w:date="2018-08-15T13:29:00Z">
        <w:r w:rsidR="009E1871">
          <w:rPr>
            <w:rFonts w:ascii="Times New Roman" w:eastAsiaTheme="minorEastAsia" w:hAnsi="Times New Roman" w:cs="Times New Roman"/>
            <w:sz w:val="24"/>
            <w:szCs w:val="24"/>
          </w:rPr>
          <w:t xml:space="preserve"> at the population level</w:t>
        </w:r>
      </w:ins>
      <w:ins w:id="353" w:author="José Manuel Aburto" w:date="2018-08-15T13:28:00Z">
        <w:r w:rsidR="009E1871">
          <w:rPr>
            <w:rFonts w:ascii="Times New Roman" w:eastAsiaTheme="minorEastAsia" w:hAnsi="Times New Roman" w:cs="Times New Roman"/>
            <w:sz w:val="24"/>
            <w:szCs w:val="24"/>
          </w:rPr>
          <w:t xml:space="preserve">.  </w:t>
        </w:r>
      </w:ins>
      <w:ins w:id="354" w:author="José Manuel Aburto" w:date="2018-08-15T13:31:00Z">
        <w:r w:rsidR="009E1871">
          <w:rPr>
            <w:rFonts w:ascii="Times New Roman" w:eastAsiaTheme="minorEastAsia" w:hAnsi="Times New Roman" w:cs="Times New Roman"/>
            <w:sz w:val="24"/>
            <w:szCs w:val="24"/>
          </w:rPr>
          <w:t xml:space="preserve">For example, in Mexico </w:t>
        </w:r>
        <w:r w:rsidR="009E1871"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9E1871">
          <w:rPr>
            <w:rFonts w:ascii="Times New Roman" w:hAnsi="Times New Roman"/>
            <w:color w:val="222222"/>
            <w:sz w:val="24"/>
            <w:szCs w:val="24"/>
            <w:shd w:val="clear" w:color="auto" w:fill="FFFFFF"/>
          </w:rPr>
          <w:t>.</w:t>
        </w:r>
      </w:ins>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ins w:id="355" w:author="José Manuel Aburto" w:date="2018-08-15T13:32:00Z">
        <w:r w:rsidR="00080715">
          <w:rPr>
            <w:rFonts w:ascii="Times New Roman" w:hAnsi="Times New Roman"/>
            <w:color w:val="222222"/>
            <w:sz w:val="24"/>
            <w:szCs w:val="24"/>
            <w:shd w:val="clear" w:color="auto" w:fill="FFFFFF"/>
          </w:rPr>
          <w:t xml:space="preserve"> </w:t>
        </w:r>
      </w:ins>
      <w:ins w:id="356" w:author="José Manuel Aburto" w:date="2018-08-15T13:37:00Z">
        <w:r w:rsidR="005979FA">
          <w:rPr>
            <w:rFonts w:ascii="Times New Roman" w:hAnsi="Times New Roman"/>
            <w:color w:val="222222"/>
            <w:sz w:val="24"/>
            <w:szCs w:val="24"/>
            <w:shd w:val="clear" w:color="auto" w:fill="FFFFFF"/>
          </w:rPr>
          <w:t xml:space="preserve">Moreover, </w:t>
        </w:r>
      </w:ins>
      <w:ins w:id="357" w:author="José Manuel Aburto" w:date="2018-08-15T13:38:00Z">
        <w:r w:rsidR="005979FA">
          <w:rPr>
            <w:rFonts w:ascii="Times New Roman" w:hAnsi="Times New Roman"/>
            <w:color w:val="222222"/>
            <w:sz w:val="24"/>
            <w:szCs w:val="24"/>
            <w:shd w:val="clear" w:color="auto" w:fill="FFFFFF"/>
          </w:rPr>
          <w:t>increasing</w:t>
        </w:r>
      </w:ins>
      <w:ins w:id="358" w:author="José Manuel Aburto" w:date="2018-08-15T13:37:00Z">
        <w:r w:rsidR="005979FA">
          <w:rPr>
            <w:rFonts w:ascii="Times New Roman" w:hAnsi="Times New Roman"/>
            <w:color w:val="222222"/>
            <w:sz w:val="24"/>
            <w:szCs w:val="24"/>
            <w:shd w:val="clear" w:color="auto" w:fill="FFFFFF"/>
          </w:rPr>
          <w:t xml:space="preserve"> inequality of lifespans </w:t>
        </w:r>
      </w:ins>
      <w:ins w:id="359" w:author="José Manuel Aburto" w:date="2018-08-15T13:38:00Z">
        <w:r w:rsidR="005979FA">
          <w:rPr>
            <w:rFonts w:ascii="Times New Roman" w:hAnsi="Times New Roman"/>
            <w:color w:val="222222"/>
            <w:sz w:val="24"/>
            <w:szCs w:val="24"/>
            <w:shd w:val="clear" w:color="auto" w:fill="FFFFFF"/>
          </w:rPr>
          <w:t xml:space="preserve">means </w:t>
        </w:r>
      </w:ins>
      <w:ins w:id="360" w:author="Hiram Beltran-Sanchez" w:date="2018-08-26T15:30:00Z">
        <w:r w:rsidR="007E3BFA">
          <w:rPr>
            <w:rFonts w:ascii="Times New Roman" w:hAnsi="Times New Roman"/>
            <w:color w:val="222222"/>
            <w:sz w:val="24"/>
            <w:szCs w:val="24"/>
            <w:shd w:val="clear" w:color="auto" w:fill="FFFFFF"/>
          </w:rPr>
          <w:t>larger</w:t>
        </w:r>
      </w:ins>
      <w:ins w:id="361" w:author="José Manuel Aburto" w:date="2018-08-15T13:38:00Z">
        <w:del w:id="362" w:author="Hiram Beltran-Sanchez" w:date="2018-08-26T15:30:00Z">
          <w:r w:rsidR="005979FA" w:rsidDel="007E3BFA">
            <w:rPr>
              <w:rFonts w:ascii="Times New Roman" w:hAnsi="Times New Roman"/>
              <w:color w:val="222222"/>
              <w:sz w:val="24"/>
              <w:szCs w:val="24"/>
              <w:shd w:val="clear" w:color="auto" w:fill="FFFFFF"/>
            </w:rPr>
            <w:delText>more</w:delText>
          </w:r>
        </w:del>
        <w:r w:rsidR="005979FA">
          <w:rPr>
            <w:rFonts w:ascii="Times New Roman" w:hAnsi="Times New Roman"/>
            <w:color w:val="222222"/>
            <w:sz w:val="24"/>
            <w:szCs w:val="24"/>
            <w:shd w:val="clear" w:color="auto" w:fill="FFFFFF"/>
          </w:rPr>
          <w:t xml:space="preserve"> heterogeneity in population health</w:t>
        </w:r>
      </w:ins>
      <w:ins w:id="363" w:author="José Manuel Aburto" w:date="2018-08-15T13:40:00Z">
        <w:r w:rsidR="005979FA">
          <w:rPr>
            <w:rFonts w:ascii="Times New Roman" w:hAnsi="Times New Roman"/>
            <w:color w:val="222222"/>
            <w:sz w:val="24"/>
            <w:szCs w:val="24"/>
            <w:shd w:val="clear" w:color="auto" w:fill="FFFFFF"/>
          </w:rPr>
          <w:t xml:space="preserve"> which translates into </w:t>
        </w:r>
      </w:ins>
      <w:ins w:id="364" w:author="José Manuel Aburto" w:date="2018-08-15T13:41:00Z">
        <w:r w:rsidR="005979FA">
          <w:rPr>
            <w:rFonts w:ascii="Times New Roman" w:hAnsi="Times New Roman"/>
            <w:color w:val="222222"/>
            <w:sz w:val="24"/>
            <w:szCs w:val="24"/>
            <w:shd w:val="clear" w:color="auto" w:fill="FFFFFF"/>
          </w:rPr>
          <w:t>the need of more resources to optimize health over the life course</w:t>
        </w:r>
      </w:ins>
      <w:ins w:id="365" w:author="José Manuel Aburto" w:date="2018-08-15T13:42:00Z">
        <w:r w:rsidR="005979FA">
          <w:rPr>
            <w:rFonts w:ascii="Times New Roman" w:hAnsi="Times New Roman"/>
            <w:color w:val="222222"/>
            <w:sz w:val="24"/>
            <w:szCs w:val="24"/>
            <w:shd w:val="clear" w:color="auto" w:fill="FFFFFF"/>
          </w:rPr>
          <w:t>.</w:t>
        </w:r>
      </w:ins>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2DAA0F54" w:rsidR="005628F4" w:rsidRDefault="00BC5BEF" w:rsidP="000F305E">
      <w:pPr>
        <w:spacing w:line="480" w:lineRule="auto"/>
        <w:ind w:firstLine="720"/>
        <w:jc w:val="both"/>
        <w:rPr>
          <w:ins w:id="366" w:author="José Manuel Aburto" w:date="2018-08-15T14:22:00Z"/>
          <w:rFonts w:ascii="Times New Roman" w:hAnsi="Times New Roman"/>
          <w:color w:val="222222"/>
          <w:sz w:val="24"/>
          <w:szCs w:val="24"/>
          <w:shd w:val="clear" w:color="auto" w:fill="FFFFFF"/>
        </w:rPr>
      </w:pPr>
      <w:ins w:id="367" w:author="José Manuel Aburto" w:date="2018-08-15T13:44:00Z">
        <w:r>
          <w:rPr>
            <w:rFonts w:ascii="Times New Roman" w:eastAsiaTheme="minorEastAsia" w:hAnsi="Times New Roman" w:cs="Times New Roman"/>
            <w:sz w:val="24"/>
            <w:szCs w:val="24"/>
          </w:rPr>
          <w:t xml:space="preserve">At the subnational level, </w:t>
        </w:r>
      </w:ins>
      <w:del w:id="368" w:author="José Manuel Aburto" w:date="2018-08-15T13:44:00Z">
        <w:r w:rsidR="00DD3BEE" w:rsidRPr="00D73887" w:rsidDel="00BC5BEF">
          <w:rPr>
            <w:rFonts w:ascii="Times New Roman" w:eastAsiaTheme="minorEastAsia" w:hAnsi="Times New Roman" w:cs="Times New Roman"/>
            <w:sz w:val="24"/>
            <w:szCs w:val="24"/>
          </w:rPr>
          <w:delText>T</w:delText>
        </w:r>
      </w:del>
      <w:ins w:id="369" w:author="José Manuel Aburto" w:date="2018-08-15T13:44:00Z">
        <w:r>
          <w:rPr>
            <w:rFonts w:ascii="Times New Roman" w:eastAsiaTheme="minorEastAsia" w:hAnsi="Times New Roman" w:cs="Times New Roman"/>
            <w:sz w:val="24"/>
            <w:szCs w:val="24"/>
          </w:rPr>
          <w:t>t</w:t>
        </w:r>
      </w:ins>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w:t>
      </w:r>
      <w:del w:id="370" w:author="José Manuel Aburto" w:date="2018-08-15T13:44:00Z">
        <w:r w:rsidR="00DD3BEE" w:rsidRPr="00D73887" w:rsidDel="00BC5BEF">
          <w:rPr>
            <w:rFonts w:ascii="Times New Roman" w:eastAsiaTheme="minorEastAsia" w:hAnsi="Times New Roman" w:cs="Times New Roman"/>
            <w:sz w:val="24"/>
            <w:szCs w:val="24"/>
          </w:rPr>
          <w:delText xml:space="preserve">same </w:delText>
        </w:r>
      </w:del>
      <w:r w:rsidR="00DD3BEE" w:rsidRPr="00D73887">
        <w:rPr>
          <w:rFonts w:ascii="Times New Roman" w:eastAsiaTheme="minorEastAsia" w:hAnsi="Times New Roman" w:cs="Times New Roman"/>
          <w:sz w:val="24"/>
          <w:szCs w:val="24"/>
        </w:rPr>
        <w:t xml:space="preserve">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ins w:id="371" w:author="José Manuel Aburto" w:date="2018-08-15T13:45:00Z">
        <w:r>
          <w:rPr>
            <w:rFonts w:ascii="Times New Roman" w:eastAsiaTheme="minorEastAsia" w:hAnsi="Times New Roman" w:cs="Times New Roman"/>
            <w:sz w:val="24"/>
            <w:szCs w:val="24"/>
          </w:rPr>
          <w:t>s</w:t>
        </w:r>
      </w:ins>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del w:id="372" w:author="José Manuel Aburto" w:date="2018-08-15T13:45:00Z">
        <w:r w:rsidR="00845D5F" w:rsidDel="00BC5BEF">
          <w:rPr>
            <w:rFonts w:ascii="Times New Roman" w:eastAsiaTheme="minorEastAsia" w:hAnsi="Times New Roman" w:cs="Times New Roman"/>
            <w:sz w:val="24"/>
            <w:szCs w:val="24"/>
          </w:rPr>
          <w:delText xml:space="preserve"> Rising inequality of lifespans underlies </w:delText>
        </w:r>
        <w:r w:rsidR="00477DF9" w:rsidDel="00BC5BEF">
          <w:rPr>
            <w:rFonts w:ascii="Times New Roman" w:eastAsiaTheme="minorEastAsia" w:hAnsi="Times New Roman" w:cs="Times New Roman"/>
            <w:sz w:val="24"/>
            <w:szCs w:val="24"/>
          </w:rPr>
          <w:delText xml:space="preserve">increasing </w:delText>
        </w:r>
      </w:del>
      <w:del w:id="373" w:author="José Manuel Aburto" w:date="2018-08-14T14:47:00Z">
        <w:r w:rsidR="00477DF9" w:rsidRPr="00761313" w:rsidDel="00761313">
          <w:rPr>
            <w:rFonts w:ascii="Times New Roman" w:eastAsiaTheme="minorEastAsia" w:hAnsi="Times New Roman" w:cs="Times New Roman"/>
            <w:sz w:val="24"/>
            <w:szCs w:val="24"/>
          </w:rPr>
          <w:delText>flustered</w:delText>
        </w:r>
        <w:r w:rsidR="00477DF9" w:rsidDel="00761313">
          <w:rPr>
            <w:rFonts w:ascii="Times New Roman" w:eastAsiaTheme="minorEastAsia" w:hAnsi="Times New Roman" w:cs="Times New Roman"/>
            <w:sz w:val="24"/>
            <w:szCs w:val="24"/>
          </w:rPr>
          <w:delText xml:space="preserve"> </w:delText>
        </w:r>
      </w:del>
      <w:del w:id="374" w:author="José Manuel Aburto" w:date="2018-08-15T13:45:00Z">
        <w:r w:rsidR="00477DF9" w:rsidDel="00BC5BEF">
          <w:rPr>
            <w:rFonts w:ascii="Times New Roman" w:eastAsiaTheme="minorEastAsia" w:hAnsi="Times New Roman" w:cs="Times New Roman"/>
            <w:sz w:val="24"/>
            <w:szCs w:val="24"/>
          </w:rPr>
          <w:delText>population.</w:delText>
        </w:r>
      </w:del>
      <w:r w:rsidR="006949EE" w:rsidRPr="00D73887">
        <w:rPr>
          <w:rFonts w:ascii="Times New Roman" w:eastAsiaTheme="minorEastAsia" w:hAnsi="Times New Roman" w:cs="Times New Roman"/>
          <w:sz w:val="24"/>
          <w:szCs w:val="24"/>
        </w:rPr>
        <w:t xml:space="preserve"> </w:t>
      </w:r>
      <w:r w:rsidR="000E6D08" w:rsidRPr="00D73887">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lthough homicides have spread across the country,</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del w:id="375" w:author="José Manuel Aburto" w:date="2018-08-16T16:55:00Z">
        <w:r w:rsidR="00FC2726" w:rsidRPr="00D73887" w:rsidDel="00FA4188">
          <w:rPr>
            <w:rFonts w:ascii="Times New Roman" w:eastAsiaTheme="minorEastAsia" w:hAnsi="Times New Roman" w:cs="Times New Roman"/>
            <w:sz w:val="24"/>
            <w:szCs w:val="24"/>
          </w:rPr>
          <w:delText xml:space="preserve"> due exclusively </w:delText>
        </w:r>
        <w:r w:rsidR="00E0162E" w:rsidRPr="00D73887" w:rsidDel="00FA4188">
          <w:rPr>
            <w:rFonts w:ascii="Times New Roman" w:eastAsiaTheme="minorEastAsia" w:hAnsi="Times New Roman" w:cs="Times New Roman"/>
            <w:sz w:val="24"/>
            <w:szCs w:val="24"/>
          </w:rPr>
          <w:delText>to homicides</w:delText>
        </w:r>
      </w:del>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ins w:id="376" w:author="José Manuel Aburto" w:date="2018-08-15T13:52:00Z">
        <w:r>
          <w:rPr>
            <w:rFonts w:ascii="Times New Roman" w:eastAsiaTheme="minorEastAsia" w:hAnsi="Times New Roman" w:cs="Times New Roman"/>
            <w:sz w:val="24"/>
            <w:szCs w:val="24"/>
          </w:rPr>
          <w:t xml:space="preserve">These results </w:t>
        </w:r>
        <w:del w:id="377" w:author="Hiram Beltran-Sanchez" w:date="2018-08-26T15:32:00Z">
          <w:r w:rsidDel="007E3BFA">
            <w:rPr>
              <w:rFonts w:ascii="Times New Roman" w:eastAsiaTheme="minorEastAsia" w:hAnsi="Times New Roman" w:cs="Times New Roman"/>
              <w:sz w:val="24"/>
              <w:szCs w:val="24"/>
            </w:rPr>
            <w:delText xml:space="preserve">are important because they </w:delText>
          </w:r>
        </w:del>
        <w:r>
          <w:rPr>
            <w:rFonts w:ascii="Times New Roman" w:eastAsiaTheme="minorEastAsia" w:hAnsi="Times New Roman" w:cs="Times New Roman"/>
            <w:sz w:val="24"/>
            <w:szCs w:val="24"/>
          </w:rPr>
          <w:t xml:space="preserve">complement previous evidence </w:t>
        </w:r>
      </w:ins>
      <w:ins w:id="378" w:author="Hiram Beltran-Sanchez" w:date="2018-08-26T15:32:00Z">
        <w:r w:rsidR="007E3BFA">
          <w:rPr>
            <w:rFonts w:ascii="Times New Roman" w:eastAsiaTheme="minorEastAsia" w:hAnsi="Times New Roman" w:cs="Times New Roman"/>
            <w:sz w:val="24"/>
            <w:szCs w:val="24"/>
          </w:rPr>
          <w:t>on</w:t>
        </w:r>
      </w:ins>
      <w:ins w:id="379" w:author="José Manuel Aburto" w:date="2018-08-15T13:52:00Z">
        <w:del w:id="380" w:author="Hiram Beltran-Sanchez" w:date="2018-08-26T15:32:00Z">
          <w:r w:rsidDel="007E3BFA">
            <w:rPr>
              <w:rFonts w:ascii="Times New Roman" w:eastAsiaTheme="minorEastAsia" w:hAnsi="Times New Roman" w:cs="Times New Roman"/>
              <w:sz w:val="24"/>
              <w:szCs w:val="24"/>
            </w:rPr>
            <w:delText>highlighting</w:delText>
          </w:r>
        </w:del>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adult health inequalities between states</w:t>
        </w:r>
      </w:ins>
      <w:del w:id="381" w:author="José Manuel Aburto" w:date="2018-08-15T13:53:00Z">
        <w:r w:rsidR="009669E7" w:rsidRPr="00D73887" w:rsidDel="0024501F">
          <w:rPr>
            <w:rFonts w:ascii="Times New Roman" w:eastAsiaTheme="minorEastAsia" w:hAnsi="Times New Roman" w:cs="Times New Roman"/>
            <w:sz w:val="24"/>
            <w:szCs w:val="24"/>
          </w:rPr>
          <w:delText xml:space="preserve">These results </w:delText>
        </w:r>
        <w:r w:rsidR="006636A9" w:rsidRPr="00D73887" w:rsidDel="0024501F">
          <w:rPr>
            <w:rFonts w:ascii="Times New Roman" w:eastAsiaTheme="minorEastAsia" w:hAnsi="Times New Roman" w:cs="Times New Roman"/>
            <w:sz w:val="24"/>
            <w:szCs w:val="24"/>
          </w:rPr>
          <w:delText xml:space="preserve">indicate that homicides are an additional contributor to health inequalities in the country, which </w:delText>
        </w:r>
        <w:r w:rsidR="00307FE9" w:rsidRPr="00D73887" w:rsidDel="0024501F">
          <w:rPr>
            <w:rFonts w:ascii="Times New Roman" w:eastAsiaTheme="minorEastAsia" w:hAnsi="Times New Roman" w:cs="Times New Roman"/>
            <w:sz w:val="24"/>
            <w:szCs w:val="24"/>
          </w:rPr>
          <w:delText>complement</w:delText>
        </w:r>
        <w:r w:rsidR="00E0162E" w:rsidRPr="00D73887" w:rsidDel="0024501F">
          <w:rPr>
            <w:rFonts w:ascii="Times New Roman" w:eastAsiaTheme="minorEastAsia" w:hAnsi="Times New Roman" w:cs="Times New Roman"/>
            <w:sz w:val="24"/>
            <w:szCs w:val="24"/>
          </w:rPr>
          <w:delText xml:space="preserve"> </w:delText>
        </w:r>
        <w:r w:rsidR="00307FE9" w:rsidRPr="00D73887" w:rsidDel="0024501F">
          <w:rPr>
            <w:rFonts w:ascii="Times New Roman" w:eastAsiaTheme="minorEastAsia" w:hAnsi="Times New Roman" w:cs="Times New Roman"/>
            <w:sz w:val="24"/>
            <w:szCs w:val="24"/>
          </w:rPr>
          <w:delText>previous evidence identifying rising health inequalities between states as a challenge for Mexico.</w:delText>
        </w:r>
      </w:del>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ins w:id="382" w:author="José Manuel Aburto" w:date="2018-08-15T13:53:00Z">
        <w:r w:rsidR="0024501F">
          <w:rPr>
            <w:rFonts w:ascii="Times New Roman" w:eastAsiaTheme="minorEastAsia" w:hAnsi="Times New Roman" w:cs="Times New Roman"/>
            <w:sz w:val="24"/>
            <w:szCs w:val="24"/>
          </w:rPr>
          <w:t xml:space="preserve"> by identifying homicides as a direct contributor to </w:t>
        </w:r>
      </w:ins>
      <w:ins w:id="383" w:author="José Manuel Aburto" w:date="2018-08-15T13:54:00Z">
        <w:r w:rsidR="0024501F">
          <w:rPr>
            <w:rFonts w:ascii="Times New Roman" w:eastAsiaTheme="minorEastAsia" w:hAnsi="Times New Roman" w:cs="Times New Roman"/>
            <w:sz w:val="24"/>
            <w:szCs w:val="24"/>
          </w:rPr>
          <w:t>inequalities in population h</w:t>
        </w:r>
        <w:r w:rsidR="000F305E">
          <w:rPr>
            <w:rFonts w:ascii="Times New Roman" w:eastAsiaTheme="minorEastAsia" w:hAnsi="Times New Roman" w:cs="Times New Roman"/>
            <w:sz w:val="24"/>
            <w:szCs w:val="24"/>
          </w:rPr>
          <w:t xml:space="preserve">ealth between and within states. </w:t>
        </w:r>
      </w:ins>
      <w:ins w:id="384" w:author="José Manuel Aburto" w:date="2018-08-15T14:12:00Z">
        <w:r w:rsidR="000F305E">
          <w:rPr>
            <w:rFonts w:ascii="Times New Roman" w:eastAsiaTheme="minorEastAsia" w:hAnsi="Times New Roman" w:cs="Times New Roman"/>
            <w:sz w:val="24"/>
            <w:szCs w:val="24"/>
          </w:rPr>
          <w:t>Moreover,</w:t>
        </w:r>
      </w:ins>
      <w:del w:id="385" w:author="José Manuel Aburto" w:date="2018-08-15T13:53:00Z">
        <w:r w:rsidR="00307FE9" w:rsidRPr="00D73887" w:rsidDel="0024501F">
          <w:rPr>
            <w:rFonts w:ascii="Times New Roman" w:eastAsiaTheme="minorEastAsia" w:hAnsi="Times New Roman" w:cs="Times New Roman"/>
            <w:sz w:val="24"/>
            <w:szCs w:val="24"/>
          </w:rPr>
          <w:delText xml:space="preserve"> </w:delText>
        </w:r>
      </w:del>
      <w:ins w:id="386" w:author="José Manuel Aburto" w:date="2018-08-15T14:13:00Z">
        <w:r w:rsidR="000F305E">
          <w:rPr>
            <w:rFonts w:ascii="Times New Roman" w:eastAsiaTheme="minorEastAsia" w:hAnsi="Times New Roman" w:cs="Times New Roman"/>
            <w:sz w:val="24"/>
            <w:szCs w:val="24"/>
          </w:rPr>
          <w:t xml:space="preserve"> </w:t>
        </w:r>
      </w:ins>
      <w:ins w:id="387" w:author="José Manuel Aburto" w:date="2018-08-14T16:47:00Z">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ins>
      <w:del w:id="388" w:author="José Manuel Aburto" w:date="2018-08-15T14:19:00Z">
        <w:r w:rsidR="005628F4" w:rsidDel="005628F4">
          <w:rPr>
            <w:rFonts w:ascii="Times New Roman" w:eastAsiaTheme="minorEastAsia" w:hAnsi="Times New Roman" w:cs="Times New Roman"/>
            <w:sz w:val="24"/>
            <w:szCs w:val="24"/>
          </w:rPr>
          <w:delText>,</w:delText>
        </w:r>
      </w:del>
      <w:ins w:id="389" w:author="José Manuel Aburto" w:date="2018-08-14T16:47:00Z">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ins>
      <w:ins w:id="390" w:author="Hiram Beltran-Sanchez" w:date="2018-08-26T15:25:00Z">
        <w:r w:rsidR="006A4BFA">
          <w:rPr>
            <w:rFonts w:ascii="Times New Roman" w:eastAsiaTheme="minorEastAsia" w:hAnsi="Times New Roman" w:cs="Times New Roman"/>
            <w:sz w:val="24"/>
            <w:szCs w:val="24"/>
          </w:rPr>
          <w:t xml:space="preserve">fully </w:t>
        </w:r>
      </w:ins>
      <w:ins w:id="391" w:author="José Manuel Aburto" w:date="2018-08-14T16:47:00Z">
        <w:r w:rsidR="008837DF">
          <w:rPr>
            <w:rFonts w:ascii="Times New Roman" w:eastAsiaTheme="minorEastAsia" w:hAnsi="Times New Roman" w:cs="Times New Roman"/>
            <w:sz w:val="24"/>
            <w:szCs w:val="24"/>
          </w:rPr>
          <w:t xml:space="preserve">represent </w:t>
        </w:r>
        <w:del w:id="392" w:author="Hiram Beltran-Sanchez" w:date="2018-08-26T15:25:00Z">
          <w:r w:rsidR="008837DF" w:rsidDel="006A4BFA">
            <w:rPr>
              <w:rFonts w:ascii="Times New Roman" w:eastAsiaTheme="minorEastAsia" w:hAnsi="Times New Roman" w:cs="Times New Roman"/>
              <w:sz w:val="24"/>
              <w:szCs w:val="24"/>
            </w:rPr>
            <w:delText>full</w:delText>
          </w:r>
        </w:del>
      </w:ins>
      <w:ins w:id="393" w:author="José Manuel Aburto" w:date="2018-08-14T16:51:00Z">
        <w:del w:id="394" w:author="Hiram Beltran-Sanchez" w:date="2018-08-26T15:25:00Z">
          <w:r w:rsidR="008837DF" w:rsidDel="006A4BFA">
            <w:rPr>
              <w:rFonts w:ascii="Times New Roman" w:eastAsiaTheme="minorEastAsia" w:hAnsi="Times New Roman" w:cs="Times New Roman"/>
              <w:sz w:val="24"/>
              <w:szCs w:val="24"/>
            </w:rPr>
            <w:delText xml:space="preserve">y </w:delText>
          </w:r>
        </w:del>
      </w:ins>
      <w:ins w:id="395" w:author="José Manuel Aburto" w:date="2018-08-16T16:55:00Z">
        <w:r w:rsidR="00FA4188">
          <w:rPr>
            <w:rFonts w:ascii="Times New Roman" w:eastAsiaTheme="minorEastAsia" w:hAnsi="Times New Roman" w:cs="Times New Roman"/>
            <w:sz w:val="24"/>
            <w:szCs w:val="24"/>
          </w:rPr>
          <w:t>its</w:t>
        </w:r>
      </w:ins>
      <w:ins w:id="396" w:author="José Manuel Aburto" w:date="2018-08-14T16:47:00Z">
        <w:r w:rsidR="008837DF">
          <w:rPr>
            <w:rFonts w:ascii="Times New Roman" w:eastAsiaTheme="minorEastAsia" w:hAnsi="Times New Roman" w:cs="Times New Roman"/>
            <w:sz w:val="24"/>
            <w:szCs w:val="24"/>
          </w:rPr>
          <w:t xml:space="preserve"> burden on population health.</w:t>
        </w:r>
      </w:ins>
      <w:ins w:id="397" w:author="José Manuel Aburto" w:date="2018-08-15T14:14:00Z">
        <w:r w:rsidR="00A44870">
          <w:rPr>
            <w:rFonts w:ascii="Times New Roman" w:eastAsiaTheme="minorEastAsia" w:hAnsi="Times New Roman" w:cs="Times New Roman"/>
            <w:sz w:val="24"/>
            <w:szCs w:val="24"/>
          </w:rPr>
          <w:t xml:space="preserve"> As a social determinant of health, e</w:t>
        </w:r>
      </w:ins>
      <w:ins w:id="398" w:author="José Manuel Aburto" w:date="2018-08-14T16:51:00Z">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ins>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ins w:id="399" w:author="José Manuel Aburto" w:date="2018-08-15T14:26:00Z">
        <w:r w:rsidR="00B03843">
          <w:rPr>
            <w:rFonts w:ascii="Times New Roman" w:hAnsi="Times New Roman"/>
            <w:color w:val="222222"/>
            <w:sz w:val="24"/>
            <w:szCs w:val="24"/>
            <w:shd w:val="clear" w:color="auto" w:fill="FFFFFF"/>
          </w:rPr>
          <w:t>and increase the risk of</w:t>
        </w:r>
      </w:ins>
      <w:r w:rsidR="002809E3">
        <w:rPr>
          <w:rFonts w:ascii="Times New Roman" w:hAnsi="Times New Roman"/>
          <w:color w:val="222222"/>
          <w:sz w:val="24"/>
          <w:szCs w:val="24"/>
          <w:shd w:val="clear" w:color="auto" w:fill="FFFFFF"/>
        </w:rPr>
        <w:t xml:space="preserve"> </w:t>
      </w:r>
      <w:ins w:id="400" w:author="José Manuel Aburto" w:date="2018-08-14T16:51:00Z">
        <w:r w:rsidR="008837DF" w:rsidRPr="009A7524">
          <w:rPr>
            <w:rFonts w:ascii="Times New Roman" w:hAnsi="Times New Roman"/>
            <w:color w:val="222222"/>
            <w:sz w:val="24"/>
            <w:szCs w:val="24"/>
            <w:shd w:val="clear" w:color="auto" w:fill="FFFFFF"/>
          </w:rPr>
          <w:t xml:space="preserve">depression, alcohol abuse, suicidal behavior, psychological problems, among other detrimental consequences over </w:t>
        </w:r>
      </w:ins>
      <w:ins w:id="401" w:author="José Manuel Aburto" w:date="2018-08-15T14:26:00Z">
        <w:r w:rsidR="00B03843">
          <w:rPr>
            <w:rFonts w:ascii="Times New Roman" w:hAnsi="Times New Roman"/>
            <w:color w:val="222222"/>
            <w:sz w:val="24"/>
            <w:szCs w:val="24"/>
            <w:shd w:val="clear" w:color="auto" w:fill="FFFFFF"/>
          </w:rPr>
          <w:t>the</w:t>
        </w:r>
      </w:ins>
      <w:ins w:id="402" w:author="José Manuel Aburto" w:date="2018-08-14T16:51:00Z">
        <w:r w:rsidR="008837DF" w:rsidRPr="009A7524">
          <w:rPr>
            <w:rFonts w:ascii="Times New Roman" w:hAnsi="Times New Roman"/>
            <w:color w:val="222222"/>
            <w:sz w:val="24"/>
            <w:szCs w:val="24"/>
            <w:shd w:val="clear" w:color="auto" w:fill="FFFFFF"/>
          </w:rPr>
          <w:t xml:space="preserve"> life course.</w:t>
        </w:r>
      </w:ins>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ins w:id="403" w:author="José Manuel Aburto" w:date="2018-08-14T16:51:00Z">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ins>
      <w:ins w:id="404" w:author="José Manuel Aburto" w:date="2018-08-15T14:19:00Z">
        <w:r w:rsidR="005628F4">
          <w:rPr>
            <w:rFonts w:ascii="Times New Roman" w:hAnsi="Times New Roman"/>
            <w:color w:val="222222"/>
            <w:sz w:val="24"/>
            <w:szCs w:val="24"/>
            <w:shd w:val="clear" w:color="auto" w:fill="FFFFFF"/>
          </w:rPr>
          <w:t>.</w:t>
        </w:r>
      </w:ins>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1D962FD7" w:rsidR="00F53C44" w:rsidRDefault="005628F4" w:rsidP="000F305E">
      <w:pPr>
        <w:spacing w:line="480" w:lineRule="auto"/>
        <w:ind w:firstLine="720"/>
        <w:jc w:val="both"/>
        <w:rPr>
          <w:ins w:id="405" w:author="José Manuel Aburto" w:date="2018-08-15T15:28:00Z"/>
          <w:rFonts w:ascii="Times New Roman" w:eastAsiaTheme="minorEastAsia" w:hAnsi="Times New Roman" w:cs="Times New Roman"/>
          <w:sz w:val="24"/>
          <w:szCs w:val="24"/>
        </w:rPr>
      </w:pPr>
      <w:ins w:id="406" w:author="José Manuel Aburto" w:date="2018-08-15T14:19:00Z">
        <w:r>
          <w:rPr>
            <w:rFonts w:ascii="Times New Roman" w:hAnsi="Times New Roman"/>
            <w:color w:val="222222"/>
            <w:sz w:val="24"/>
            <w:szCs w:val="24"/>
            <w:shd w:val="clear" w:color="auto" w:fill="FFFFFF"/>
          </w:rPr>
          <w:t xml:space="preserve"> </w:t>
        </w:r>
      </w:ins>
      <w:ins w:id="407" w:author="José Manuel Aburto" w:date="2018-08-15T14:20:00Z">
        <w:r>
          <w:rPr>
            <w:rFonts w:ascii="Times New Roman" w:hAnsi="Times New Roman"/>
            <w:color w:val="222222"/>
            <w:sz w:val="24"/>
            <w:szCs w:val="24"/>
            <w:shd w:val="clear" w:color="auto" w:fill="FFFFFF"/>
          </w:rPr>
          <w:t xml:space="preserve">Here, we quantified the effect of rising homicides on longevity and </w:t>
        </w:r>
      </w:ins>
      <w:ins w:id="408" w:author="José Manuel Aburto" w:date="2018-08-15T14:55:00Z">
        <w:r w:rsidR="0026718B">
          <w:rPr>
            <w:rFonts w:ascii="Times New Roman" w:hAnsi="Times New Roman"/>
            <w:color w:val="222222"/>
            <w:sz w:val="24"/>
            <w:szCs w:val="24"/>
            <w:shd w:val="clear" w:color="auto" w:fill="FFFFFF"/>
          </w:rPr>
          <w:t xml:space="preserve">on </w:t>
        </w:r>
      </w:ins>
      <w:ins w:id="409" w:author="José Manuel Aburto" w:date="2018-08-15T14:20:00Z">
        <w:r>
          <w:rPr>
            <w:rFonts w:ascii="Times New Roman" w:eastAsiaTheme="minorEastAsia" w:hAnsi="Times New Roman" w:cs="Times New Roman"/>
            <w:sz w:val="24"/>
            <w:szCs w:val="24"/>
          </w:rPr>
          <w:t>lifespan inequality</w:t>
        </w:r>
      </w:ins>
      <w:ins w:id="410" w:author="José Manuel Aburto" w:date="2018-08-15T14:24:00Z">
        <w:r w:rsidR="00B03843">
          <w:rPr>
            <w:rFonts w:ascii="Times New Roman" w:eastAsiaTheme="minorEastAsia" w:hAnsi="Times New Roman" w:cs="Times New Roman"/>
            <w:sz w:val="24"/>
            <w:szCs w:val="24"/>
          </w:rPr>
          <w:t xml:space="preserve">. </w:t>
        </w:r>
      </w:ins>
      <w:ins w:id="411" w:author="José Manuel Aburto" w:date="2018-08-15T14:52:00Z">
        <w:r w:rsidR="00F71061">
          <w:rPr>
            <w:rFonts w:ascii="Times New Roman" w:eastAsiaTheme="minorEastAsia" w:hAnsi="Times New Roman" w:cs="Times New Roman"/>
            <w:sz w:val="24"/>
            <w:szCs w:val="24"/>
          </w:rPr>
          <w:t xml:space="preserve">However, </w:t>
        </w:r>
      </w:ins>
      <w:ins w:id="412" w:author="José Manuel Aburto" w:date="2018-08-15T14:55:00Z">
        <w:r w:rsidR="0026718B">
          <w:rPr>
            <w:rFonts w:ascii="Times New Roman" w:eastAsiaTheme="minorEastAsia" w:hAnsi="Times New Roman" w:cs="Times New Roman"/>
            <w:sz w:val="24"/>
            <w:szCs w:val="24"/>
          </w:rPr>
          <w:t xml:space="preserve">our understanding of the consequences of violence would benefit from </w:t>
        </w:r>
      </w:ins>
      <w:ins w:id="413" w:author="José Manuel Aburto" w:date="2018-08-15T15:15:00Z">
        <w:r w:rsidR="00B9609A">
          <w:rPr>
            <w:rFonts w:ascii="Times New Roman" w:eastAsiaTheme="minorEastAsia" w:hAnsi="Times New Roman" w:cs="Times New Roman"/>
            <w:sz w:val="24"/>
            <w:szCs w:val="24"/>
          </w:rPr>
          <w:t xml:space="preserve">future </w:t>
        </w:r>
      </w:ins>
      <w:ins w:id="414" w:author="José Manuel Aburto" w:date="2018-08-15T14:56:00Z">
        <w:r w:rsidR="0026718B">
          <w:rPr>
            <w:rFonts w:ascii="Times New Roman" w:eastAsiaTheme="minorEastAsia" w:hAnsi="Times New Roman" w:cs="Times New Roman"/>
            <w:sz w:val="24"/>
            <w:szCs w:val="24"/>
          </w:rPr>
          <w:t>research</w:t>
        </w:r>
      </w:ins>
      <w:ins w:id="415" w:author="José Manuel Aburto" w:date="2018-08-15T14:55:00Z">
        <w:r w:rsidR="0026718B">
          <w:rPr>
            <w:rFonts w:ascii="Times New Roman" w:eastAsiaTheme="minorEastAsia" w:hAnsi="Times New Roman" w:cs="Times New Roman"/>
            <w:sz w:val="24"/>
            <w:szCs w:val="24"/>
          </w:rPr>
          <w:t xml:space="preserve"> </w:t>
        </w:r>
      </w:ins>
      <w:ins w:id="416" w:author="José Manuel Aburto" w:date="2018-08-15T14:56:00Z">
        <w:r w:rsidR="0026718B">
          <w:rPr>
            <w:rFonts w:ascii="Times New Roman" w:hAnsi="Times New Roman"/>
            <w:sz w:val="24"/>
            <w:szCs w:val="24"/>
          </w:rPr>
          <w:t>examining if indeed individuals living in states with increases in lifespan inequality do perceive higher vulnerability and how this might affect their long-term decision</w:t>
        </w:r>
      </w:ins>
      <w:ins w:id="417" w:author="José Manuel Aburto" w:date="2018-08-15T14:59:00Z">
        <w:r w:rsidR="0026718B">
          <w:rPr>
            <w:rFonts w:ascii="Times New Roman" w:hAnsi="Times New Roman"/>
            <w:sz w:val="24"/>
            <w:szCs w:val="24"/>
          </w:rPr>
          <w:t>s</w:t>
        </w:r>
      </w:ins>
      <w:ins w:id="418" w:author="José Manuel Aburto" w:date="2018-08-15T14:56:00Z">
        <w:r w:rsidR="0026718B">
          <w:rPr>
            <w:rFonts w:ascii="Times New Roman" w:hAnsi="Times New Roman"/>
            <w:sz w:val="24"/>
            <w:szCs w:val="24"/>
          </w:rPr>
          <w:t xml:space="preserve">. </w:t>
        </w:r>
      </w:ins>
      <w:ins w:id="419" w:author="José Manuel Aburto" w:date="2018-08-15T14:57:00Z">
        <w:r w:rsidR="0026718B">
          <w:rPr>
            <w:rFonts w:ascii="Times New Roman" w:hAnsi="Times New Roman"/>
            <w:sz w:val="24"/>
            <w:szCs w:val="24"/>
          </w:rPr>
          <w:t>These studies should</w:t>
        </w:r>
      </w:ins>
      <w:ins w:id="420" w:author="Hiram Beltran-Sanchez" w:date="2018-08-26T16:07:00Z">
        <w:r w:rsidR="00B53329">
          <w:rPr>
            <w:rFonts w:ascii="Times New Roman" w:hAnsi="Times New Roman"/>
            <w:sz w:val="24"/>
            <w:szCs w:val="24"/>
          </w:rPr>
          <w:t xml:space="preserve"> also</w:t>
        </w:r>
      </w:ins>
      <w:ins w:id="421" w:author="José Manuel Aburto" w:date="2018-08-15T14:57:00Z">
        <w:r w:rsidR="0026718B">
          <w:rPr>
            <w:rFonts w:ascii="Times New Roman" w:hAnsi="Times New Roman"/>
            <w:sz w:val="24"/>
            <w:szCs w:val="24"/>
          </w:rPr>
          <w:t xml:space="preserve"> focus on women since </w:t>
        </w:r>
      </w:ins>
      <w:ins w:id="422" w:author="José Manuel Aburto" w:date="2018-08-16T09:37:00Z">
        <w:r w:rsidR="00F37A87">
          <w:rPr>
            <w:rFonts w:ascii="Times New Roman" w:hAnsi="Times New Roman"/>
            <w:sz w:val="24"/>
            <w:szCs w:val="24"/>
          </w:rPr>
          <w:t>fe</w:t>
        </w:r>
      </w:ins>
      <w:ins w:id="423" w:author="José Manuel Aburto" w:date="2018-08-15T14:57:00Z">
        <w:r w:rsidR="0026718B">
          <w:rPr>
            <w:rFonts w:ascii="Times New Roman" w:hAnsi="Times New Roman"/>
            <w:sz w:val="24"/>
            <w:szCs w:val="24"/>
          </w:rPr>
          <w:t xml:space="preserve">males are </w:t>
        </w:r>
      </w:ins>
      <w:ins w:id="424" w:author="José Manuel Aburto" w:date="2018-08-16T09:37:00Z">
        <w:r w:rsidR="00F37A87">
          <w:rPr>
            <w:rFonts w:ascii="Times New Roman" w:hAnsi="Times New Roman"/>
            <w:sz w:val="24"/>
            <w:szCs w:val="24"/>
          </w:rPr>
          <w:t>less</w:t>
        </w:r>
      </w:ins>
      <w:ins w:id="425" w:author="José Manuel Aburto" w:date="2018-08-15T14:57:00Z">
        <w:r w:rsidR="0026718B">
          <w:rPr>
            <w:rFonts w:ascii="Times New Roman" w:hAnsi="Times New Roman"/>
            <w:sz w:val="24"/>
            <w:szCs w:val="24"/>
          </w:rPr>
          <w:t xml:space="preserve"> likely to experience a crime but they perceived </w:t>
        </w:r>
      </w:ins>
      <w:ins w:id="426" w:author="José Manuel Aburto" w:date="2018-08-16T09:37:00Z">
        <w:r w:rsidR="00F37A87">
          <w:rPr>
            <w:rFonts w:ascii="Times New Roman" w:hAnsi="Times New Roman"/>
            <w:sz w:val="24"/>
            <w:szCs w:val="24"/>
          </w:rPr>
          <w:t>greater</w:t>
        </w:r>
      </w:ins>
      <w:ins w:id="427" w:author="José Manuel Aburto" w:date="2018-08-15T14:57:00Z">
        <w:r w:rsidR="0026718B">
          <w:rPr>
            <w:rFonts w:ascii="Times New Roman" w:hAnsi="Times New Roman"/>
            <w:sz w:val="24"/>
            <w:szCs w:val="24"/>
          </w:rPr>
          <w:t xml:space="preserve"> vulnerability</w:t>
        </w:r>
      </w:ins>
      <w:ins w:id="428" w:author="José Manuel Aburto" w:date="2018-08-15T14:58:00Z">
        <w:r w:rsidR="0026718B">
          <w:rPr>
            <w:rFonts w:ascii="Times New Roman" w:hAnsi="Times New Roman"/>
            <w:sz w:val="24"/>
            <w:szCs w:val="24"/>
          </w:rPr>
          <w:t>.</w:t>
        </w:r>
      </w:ins>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ins w:id="429" w:author="José Manuel Aburto" w:date="2018-08-15T14:58:00Z">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w:t>
        </w:r>
      </w:ins>
      <w:ins w:id="430" w:author="Hiram Beltran-Sanchez" w:date="2018-08-26T16:07:00Z">
        <w:r w:rsidR="00B53329">
          <w:rPr>
            <w:rFonts w:ascii="Times New Roman" w:hAnsi="Times New Roman"/>
            <w:sz w:val="24"/>
            <w:szCs w:val="24"/>
          </w:rPr>
          <w:t xml:space="preserve"> in</w:t>
        </w:r>
      </w:ins>
      <w:ins w:id="431" w:author="José Manuel Aburto" w:date="2018-08-15T14:58:00Z">
        <w:r w:rsidR="0026718B">
          <w:rPr>
            <w:rFonts w:ascii="Times New Roman" w:hAnsi="Times New Roman"/>
            <w:sz w:val="24"/>
            <w:szCs w:val="24"/>
          </w:rPr>
          <w:t xml:space="preserve"> the pathways through which the current violence might affect future health outcomes.</w:t>
        </w:r>
      </w:ins>
      <w:ins w:id="432" w:author="José Manuel Aburto" w:date="2018-08-15T15:08:00Z">
        <w:r w:rsidR="00E7497F">
          <w:rPr>
            <w:rFonts w:ascii="Times New Roman" w:hAnsi="Times New Roman"/>
            <w:sz w:val="24"/>
            <w:szCs w:val="24"/>
          </w:rPr>
          <w:t xml:space="preserve"> For example, the health system might need to be prepared for mental health issues such as depression, suicidal </w:t>
        </w:r>
      </w:ins>
      <w:ins w:id="433" w:author="José Manuel Aburto" w:date="2018-08-15T15:09:00Z">
        <w:r w:rsidR="00E7497F">
          <w:rPr>
            <w:rFonts w:ascii="Times New Roman" w:hAnsi="Times New Roman"/>
            <w:sz w:val="24"/>
            <w:szCs w:val="24"/>
          </w:rPr>
          <w:t>behavior</w:t>
        </w:r>
      </w:ins>
      <w:ins w:id="434" w:author="José Manuel Aburto" w:date="2018-08-15T15:08:00Z">
        <w:r w:rsidR="00E7497F">
          <w:rPr>
            <w:rFonts w:ascii="Times New Roman" w:hAnsi="Times New Roman"/>
            <w:sz w:val="24"/>
            <w:szCs w:val="24"/>
          </w:rPr>
          <w:t xml:space="preserve"> </w:t>
        </w:r>
      </w:ins>
      <w:ins w:id="435" w:author="José Manuel Aburto" w:date="2018-08-15T15:09:00Z">
        <w:r w:rsidR="00E7497F">
          <w:rPr>
            <w:rFonts w:ascii="Times New Roman" w:hAnsi="Times New Roman"/>
            <w:sz w:val="24"/>
            <w:szCs w:val="24"/>
          </w:rPr>
          <w:t xml:space="preserve">and </w:t>
        </w:r>
      </w:ins>
      <w:ins w:id="436" w:author="Hiram Beltran-Sanchez" w:date="2018-08-26T16:08:00Z">
        <w:r w:rsidR="00B53329">
          <w:rPr>
            <w:rFonts w:ascii="Times New Roman" w:hAnsi="Times New Roman"/>
            <w:sz w:val="24"/>
            <w:szCs w:val="24"/>
          </w:rPr>
          <w:t xml:space="preserve">psot-traumatic </w:t>
        </w:r>
      </w:ins>
      <w:ins w:id="437" w:author="José Manuel Aburto" w:date="2018-08-15T15:09:00Z">
        <w:r w:rsidR="00E7497F">
          <w:rPr>
            <w:rFonts w:ascii="Times New Roman" w:hAnsi="Times New Roman"/>
            <w:sz w:val="24"/>
            <w:szCs w:val="24"/>
          </w:rPr>
          <w:t>stress disorder.</w:t>
        </w:r>
      </w:ins>
      <w:ins w:id="438" w:author="José Manuel Aburto" w:date="2018-08-15T15:17:00Z">
        <w:r w:rsidR="00B9609A" w:rsidRPr="00B9609A">
          <w:rPr>
            <w:rFonts w:ascii="Times New Roman" w:eastAsiaTheme="minorEastAsia" w:hAnsi="Times New Roman" w:cs="Times New Roman"/>
            <w:sz w:val="24"/>
            <w:szCs w:val="24"/>
          </w:rPr>
          <w:t xml:space="preserve"> </w:t>
        </w:r>
      </w:ins>
    </w:p>
    <w:p w14:paraId="6E918D7B" w14:textId="59C5C49F" w:rsidR="000B4754" w:rsidDel="00F53C44" w:rsidRDefault="00B9609A" w:rsidP="00F53C44">
      <w:pPr>
        <w:spacing w:line="480" w:lineRule="auto"/>
        <w:ind w:firstLine="720"/>
        <w:jc w:val="both"/>
        <w:rPr>
          <w:del w:id="439" w:author="José Manuel Aburto" w:date="2018-08-15T14:22:00Z"/>
          <w:rFonts w:ascii="Times New Roman" w:eastAsiaTheme="minorEastAsia" w:hAnsi="Times New Roman" w:cs="Times New Roman"/>
          <w:sz w:val="24"/>
          <w:szCs w:val="24"/>
        </w:rPr>
      </w:pPr>
      <w:moveToRangeStart w:id="440" w:author="José Manuel Aburto" w:date="2018-08-15T15:17:00Z" w:name="move522109586"/>
      <w:moveTo w:id="441" w:author="José Manuel Aburto" w:date="2018-08-15T15:17:00Z">
        <w:r w:rsidRPr="00D73887">
          <w:rPr>
            <w:rFonts w:ascii="Times New Roman" w:eastAsiaTheme="minorEastAsia" w:hAnsi="Times New Roman" w:cs="Times New Roman"/>
            <w:sz w:val="24"/>
            <w:szCs w:val="24"/>
          </w:rPr>
          <w:t>In an international context, Mexico’s levels of violence are not even the highest</w:t>
        </w:r>
      </w:moveTo>
      <w:ins w:id="442" w:author="José Manuel Aburto" w:date="2018-08-15T15:37:00Z">
        <w:r w:rsidR="00271B16">
          <w:rPr>
            <w:rFonts w:ascii="Times New Roman" w:eastAsiaTheme="minorEastAsia" w:hAnsi="Times New Roman" w:cs="Times New Roman"/>
            <w:sz w:val="24"/>
            <w:szCs w:val="24"/>
          </w:rPr>
          <w:t xml:space="preserve"> in</w:t>
        </w:r>
      </w:ins>
      <w:moveTo w:id="443" w:author="José Manuel Aburto" w:date="2018-08-15T15:17:00Z">
        <w:del w:id="444" w:author="José Manuel Aburto" w:date="2018-08-15T15:37:00Z">
          <w:r w:rsidRPr="00D73887" w:rsidDel="00271B16">
            <w:rPr>
              <w:rFonts w:ascii="Times New Roman" w:eastAsiaTheme="minorEastAsia" w:hAnsi="Times New Roman" w:cs="Times New Roman"/>
              <w:sz w:val="24"/>
              <w:szCs w:val="24"/>
            </w:rPr>
            <w:delText xml:space="preserve"> around the globe, nor</w:delText>
          </w:r>
        </w:del>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moveTo>
      <w:r w:rsidR="00F53C44">
        <w:rPr>
          <w:rFonts w:ascii="Times New Roman" w:eastAsiaTheme="minorEastAsia" w:hAnsi="Times New Roman" w:cs="Times New Roman"/>
          <w:sz w:val="24"/>
          <w:szCs w:val="24"/>
        </w:rPr>
        <w:fldChar w:fldCharType="begin"/>
      </w:r>
      <w:r w:rsidR="00F53C44">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moveTo w:id="445" w:author="José Manuel Aburto" w:date="2018-08-15T15:17:00Z">
        <w:r w:rsidRPr="00D73887">
          <w:rPr>
            <w:rFonts w:ascii="Times New Roman" w:eastAsiaTheme="minorEastAsia" w:hAnsi="Times New Roman" w:cs="Times New Roman"/>
            <w:sz w:val="24"/>
            <w:szCs w:val="24"/>
          </w:rPr>
          <w:t xml:space="preserve"> </w:t>
        </w:r>
        <w:del w:id="446" w:author="José Manuel Aburto" w:date="2018-08-15T15:19:00Z">
          <w:r w:rsidRPr="00D73887" w:rsidDel="00B9609A">
            <w:rPr>
              <w:rFonts w:ascii="Times New Roman" w:eastAsiaTheme="minorEastAsia" w:hAnsi="Times New Roman" w:cs="Times New Roman"/>
              <w:sz w:val="24"/>
              <w:szCs w:val="24"/>
            </w:rPr>
            <w:delText xml:space="preserve">Given the great </w:delText>
          </w:r>
          <w:r w:rsidRPr="00D73887" w:rsidDel="00B9609A">
            <w:rPr>
              <w:rFonts w:ascii="Times New Roman" w:eastAsiaTheme="minorEastAsia" w:hAnsi="Times New Roman" w:cs="Times New Roman"/>
              <w:sz w:val="24"/>
              <w:szCs w:val="24"/>
            </w:rPr>
            <w:lastRenderedPageBreak/>
            <w:delText>level of lifespan variation and life expectancy losses in Mexico, i</w:delText>
          </w:r>
        </w:del>
      </w:moveTo>
      <w:ins w:id="447" w:author="José Manuel Aburto" w:date="2018-08-15T15:19:00Z">
        <w:r>
          <w:rPr>
            <w:rFonts w:ascii="Times New Roman" w:eastAsiaTheme="minorEastAsia" w:hAnsi="Times New Roman" w:cs="Times New Roman"/>
            <w:sz w:val="24"/>
            <w:szCs w:val="24"/>
          </w:rPr>
          <w:t>I</w:t>
        </w:r>
      </w:ins>
      <w:moveTo w:id="448" w:author="José Manuel Aburto" w:date="2018-08-15T15:17:00Z">
        <w:r w:rsidRPr="00D73887">
          <w:rPr>
            <w:rFonts w:ascii="Times New Roman" w:eastAsiaTheme="minorEastAsia" w:hAnsi="Times New Roman" w:cs="Times New Roman"/>
            <w:sz w:val="24"/>
            <w:szCs w:val="24"/>
          </w:rPr>
          <w:t xml:space="preserve">t is likely that </w:t>
        </w:r>
      </w:moveTo>
      <w:ins w:id="449" w:author="José Manuel Aburto" w:date="2018-08-15T15:22:00Z">
        <w:r>
          <w:rPr>
            <w:rFonts w:ascii="Times New Roman" w:eastAsiaTheme="minorEastAsia" w:hAnsi="Times New Roman" w:cs="Times New Roman"/>
            <w:sz w:val="24"/>
            <w:szCs w:val="24"/>
          </w:rPr>
          <w:t xml:space="preserve">these </w:t>
        </w:r>
      </w:ins>
      <w:moveTo w:id="450" w:author="José Manuel Aburto" w:date="2018-08-15T15:17:00Z">
        <w:r w:rsidRPr="00D73887">
          <w:rPr>
            <w:rFonts w:ascii="Times New Roman" w:eastAsiaTheme="minorEastAsia" w:hAnsi="Times New Roman" w:cs="Times New Roman"/>
            <w:sz w:val="24"/>
            <w:szCs w:val="24"/>
          </w:rPr>
          <w:t xml:space="preserve">countries </w:t>
        </w:r>
        <w:del w:id="451" w:author="José Manuel Aburto" w:date="2018-08-15T15:22:00Z">
          <w:r w:rsidRPr="00D73887" w:rsidDel="00B9609A">
            <w:rPr>
              <w:rFonts w:ascii="Times New Roman" w:eastAsiaTheme="minorEastAsia" w:hAnsi="Times New Roman" w:cs="Times New Roman"/>
              <w:sz w:val="24"/>
              <w:szCs w:val="24"/>
            </w:rPr>
            <w:delText xml:space="preserve">in the region </w:delText>
          </w:r>
        </w:del>
        <w:r w:rsidRPr="00D73887">
          <w:rPr>
            <w:rFonts w:ascii="Times New Roman" w:eastAsiaTheme="minorEastAsia" w:hAnsi="Times New Roman" w:cs="Times New Roman"/>
            <w:sz w:val="24"/>
            <w:szCs w:val="24"/>
          </w:rPr>
          <w:t>experience higher variation in lifespans</w:t>
        </w:r>
      </w:moveTo>
      <w:ins w:id="452" w:author="José Manuel Aburto" w:date="2018-08-15T15:24:00Z">
        <w:r w:rsidR="00CF73B9">
          <w:rPr>
            <w:rFonts w:ascii="Times New Roman" w:eastAsiaTheme="minorEastAsia" w:hAnsi="Times New Roman" w:cs="Times New Roman"/>
            <w:sz w:val="24"/>
            <w:szCs w:val="24"/>
          </w:rPr>
          <w:t xml:space="preserve"> which, along</w:t>
        </w:r>
      </w:ins>
      <w:moveTo w:id="453" w:author="José Manuel Aburto" w:date="2018-08-15T15:17:00Z">
        <w:del w:id="454" w:author="José Manuel Aburto" w:date="2018-08-15T15:23:00Z">
          <w:r w:rsidRPr="00D73887" w:rsidDel="00B9609A">
            <w:rPr>
              <w:rFonts w:ascii="Times New Roman" w:eastAsiaTheme="minorEastAsia" w:hAnsi="Times New Roman" w:cs="Times New Roman"/>
              <w:sz w:val="24"/>
              <w:szCs w:val="24"/>
            </w:rPr>
            <w:delText xml:space="preserve"> and reductions in average life due to homicides. </w:delText>
          </w:r>
        </w:del>
      </w:moveTo>
      <w:ins w:id="455" w:author="José Manuel Aburto" w:date="2018-08-15T15:25:00Z">
        <w:r w:rsidR="00CF73B9">
          <w:rPr>
            <w:rFonts w:ascii="Times New Roman" w:eastAsiaTheme="minorEastAsia" w:hAnsi="Times New Roman" w:cs="Times New Roman"/>
            <w:sz w:val="24"/>
            <w:szCs w:val="24"/>
          </w:rPr>
          <w:t xml:space="preserve"> w</w:t>
        </w:r>
      </w:ins>
      <w:ins w:id="456" w:author="José Manuel Aburto" w:date="2018-08-15T15:24:00Z">
        <w:r w:rsidR="00CF73B9">
          <w:rPr>
            <w:rFonts w:ascii="Times New Roman" w:eastAsiaTheme="minorEastAsia" w:hAnsi="Times New Roman" w:cs="Times New Roman"/>
            <w:sz w:val="24"/>
            <w:szCs w:val="24"/>
          </w:rPr>
          <w:t xml:space="preserve">ith the </w:t>
        </w:r>
      </w:ins>
      <w:ins w:id="457" w:author="José Manuel Aburto" w:date="2018-08-15T15:19:00Z">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w:t>
        </w:r>
      </w:ins>
      <w:ins w:id="458" w:author="José Manuel Aburto" w:date="2018-08-15T15:25:00Z">
        <w:r w:rsidR="00CF73B9">
          <w:rPr>
            <w:rFonts w:ascii="Times New Roman" w:eastAsiaTheme="minorEastAsia" w:hAnsi="Times New Roman" w:cs="Times New Roman"/>
            <w:sz w:val="24"/>
            <w:szCs w:val="24"/>
          </w:rPr>
          <w:t>homicides</w:t>
        </w:r>
      </w:ins>
      <w:ins w:id="459" w:author="José Manuel Aburto" w:date="2018-08-15T15:19:00Z">
        <w:r w:rsidR="00CF73B9">
          <w:rPr>
            <w:rFonts w:ascii="Times New Roman" w:eastAsiaTheme="minorEastAsia" w:hAnsi="Times New Roman" w:cs="Times New Roman"/>
            <w:sz w:val="24"/>
            <w:szCs w:val="24"/>
          </w:rPr>
          <w:t xml:space="preserve">, </w:t>
        </w:r>
      </w:ins>
      <w:ins w:id="460" w:author="José Manuel Aburto" w:date="2018-08-15T15:20:00Z">
        <w:r>
          <w:rPr>
            <w:rFonts w:ascii="Times New Roman" w:eastAsiaTheme="minorEastAsia" w:hAnsi="Times New Roman" w:cs="Times New Roman"/>
            <w:sz w:val="24"/>
            <w:szCs w:val="24"/>
          </w:rPr>
          <w:t xml:space="preserve">points to possible failure of policies to reduce the burden of violence. These policies should pay more attention to </w:t>
        </w:r>
      </w:ins>
      <w:ins w:id="461" w:author="José Manuel Aburto" w:date="2018-08-15T15:26:00Z">
        <w:r w:rsidR="00CF73B9">
          <w:rPr>
            <w:rFonts w:ascii="Times New Roman" w:eastAsiaTheme="minorEastAsia" w:hAnsi="Times New Roman" w:cs="Times New Roman"/>
            <w:sz w:val="24"/>
            <w:szCs w:val="24"/>
          </w:rPr>
          <w:t xml:space="preserve">social </w:t>
        </w:r>
      </w:ins>
      <w:ins w:id="462" w:author="José Manuel Aburto" w:date="2018-08-15T15:20:00Z">
        <w:r>
          <w:rPr>
            <w:rFonts w:ascii="Times New Roman" w:eastAsiaTheme="minorEastAsia" w:hAnsi="Times New Roman" w:cs="Times New Roman"/>
            <w:sz w:val="24"/>
            <w:szCs w:val="24"/>
          </w:rPr>
          <w:t>determinants of premature mortality, psychosocial factors</w:t>
        </w:r>
      </w:ins>
      <w:ins w:id="463" w:author="José Manuel Aburto" w:date="2018-08-15T15:26:00Z">
        <w:r w:rsidR="00CF73B9">
          <w:rPr>
            <w:rFonts w:ascii="Times New Roman" w:eastAsiaTheme="minorEastAsia" w:hAnsi="Times New Roman" w:cs="Times New Roman"/>
            <w:sz w:val="24"/>
            <w:szCs w:val="24"/>
          </w:rPr>
          <w:t xml:space="preserve"> and get to the root of violence</w:t>
        </w:r>
      </w:ins>
      <w:ins w:id="464" w:author="José Manuel Aburto" w:date="2018-08-15T15:27:00Z">
        <w:r w:rsidR="00CF73B9">
          <w:rPr>
            <w:rFonts w:ascii="Times New Roman" w:eastAsiaTheme="minorEastAsia" w:hAnsi="Times New Roman" w:cs="Times New Roman"/>
            <w:sz w:val="24"/>
            <w:szCs w:val="24"/>
          </w:rPr>
          <w:t xml:space="preserve"> to prevent its diffusion towards the young population</w:t>
        </w:r>
      </w:ins>
      <w:ins w:id="465" w:author="José Manuel Aburto" w:date="2018-08-15T15:26:00Z">
        <w:r w:rsidR="00CF73B9">
          <w:rPr>
            <w:rFonts w:ascii="Times New Roman" w:eastAsiaTheme="minorEastAsia" w:hAnsi="Times New Roman" w:cs="Times New Roman"/>
            <w:sz w:val="24"/>
            <w:szCs w:val="24"/>
          </w:rPr>
          <w:t>.</w:t>
        </w:r>
      </w:ins>
      <w:ins w:id="466" w:author="José Manuel Aburto" w:date="2018-08-15T15:20:00Z">
        <w:r>
          <w:rPr>
            <w:rFonts w:ascii="Times New Roman" w:eastAsiaTheme="minorEastAsia" w:hAnsi="Times New Roman" w:cs="Times New Roman"/>
            <w:sz w:val="24"/>
            <w:szCs w:val="24"/>
          </w:rPr>
          <w:t xml:space="preserve"> </w:t>
        </w:r>
      </w:ins>
      <w:moveTo w:id="467" w:author="José Manuel Aburto" w:date="2018-08-15T15:17:00Z">
        <w:del w:id="468" w:author="José Manuel Aburto" w:date="2018-08-15T15:18:00Z">
          <w:r w:rsidRPr="00D73887" w:rsidDel="00B9609A">
            <w:rPr>
              <w:rFonts w:ascii="Times New Roman" w:eastAsiaTheme="minorEastAsia" w:hAnsi="Times New Roman" w:cs="Times New Roman"/>
              <w:sz w:val="24"/>
              <w:szCs w:val="24"/>
            </w:rPr>
            <w:delText>Our results from Mexico underscore the need to comprehensively reduce, through public policies and strategies, the impact of violence on population health and in the uncertainty surrounding the age at death in other countries from Latin America and the world.</w:delText>
          </w:r>
        </w:del>
      </w:moveTo>
      <w:moveToRangeEnd w:id="440"/>
    </w:p>
    <w:p w14:paraId="0D658A82" w14:textId="77777777" w:rsidR="00062405" w:rsidRDefault="00062405" w:rsidP="00F53C44">
      <w:pPr>
        <w:spacing w:line="480" w:lineRule="auto"/>
        <w:jc w:val="both"/>
        <w:rPr>
          <w:rFonts w:ascii="Times New Roman" w:eastAsiaTheme="minorEastAsia" w:hAnsi="Times New Roman" w:cs="Times New Roman"/>
          <w:i/>
          <w:sz w:val="24"/>
          <w:szCs w:val="24"/>
        </w:rPr>
      </w:pP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ins w:id="469" w:author="José Manuel Aburto" w:date="2018-08-15T15:32:00Z">
        <w:r w:rsidRPr="00062405">
          <w:rPr>
            <w:rFonts w:ascii="Times New Roman" w:eastAsiaTheme="minorEastAsia" w:hAnsi="Times New Roman" w:cs="Times New Roman"/>
            <w:i/>
            <w:sz w:val="24"/>
            <w:szCs w:val="24"/>
          </w:rPr>
          <w:t>Limitations</w:t>
        </w:r>
      </w:ins>
    </w:p>
    <w:p w14:paraId="6ADE894E" w14:textId="27A55CC2" w:rsidR="00062405" w:rsidRPr="00AF42CF" w:rsidDel="006C789E" w:rsidRDefault="00AF42CF" w:rsidP="00F53C44">
      <w:pPr>
        <w:spacing w:line="480" w:lineRule="auto"/>
        <w:jc w:val="both"/>
        <w:rPr>
          <w:del w:id="470" w:author="José Manuel Aburto" w:date="2018-08-15T15:56:00Z"/>
          <w:rFonts w:ascii="Times New Roman" w:eastAsiaTheme="minorEastAsia" w:hAnsi="Times New Roman" w:cs="Times New Roman"/>
          <w:sz w:val="24"/>
          <w:szCs w:val="24"/>
        </w:rPr>
      </w:pPr>
      <w:ins w:id="471" w:author="José Manuel Aburto" w:date="2018-08-15T15:41:00Z">
        <w:r>
          <w:rPr>
            <w:rFonts w:ascii="Times New Roman" w:eastAsiaTheme="minorEastAsia" w:hAnsi="Times New Roman" w:cs="Times New Roman"/>
            <w:sz w:val="24"/>
            <w:szCs w:val="24"/>
          </w:rPr>
          <w:t>First, inaccuracies in cause-of-death practices are likely to be present in the data that we used.</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ins w:id="472" w:author="José Manuel Aburto" w:date="2018-08-15T15:41:00Z">
        <w:r>
          <w:rPr>
            <w:rFonts w:ascii="Times New Roman" w:eastAsiaTheme="minorEastAsia" w:hAnsi="Times New Roman" w:cs="Times New Roman"/>
            <w:sz w:val="24"/>
            <w:szCs w:val="24"/>
          </w:rPr>
          <w:t xml:space="preserve"> </w:t>
        </w:r>
      </w:ins>
      <w:ins w:id="473" w:author="José Manuel Aburto" w:date="2018-08-15T15:42:00Z">
        <w:r>
          <w:rPr>
            <w:rFonts w:ascii="Times New Roman" w:eastAsiaTheme="minorEastAsia" w:hAnsi="Times New Roman" w:cs="Times New Roman"/>
            <w:sz w:val="24"/>
            <w:szCs w:val="24"/>
          </w:rPr>
          <w:t xml:space="preserve">To reduce these inaccuracies, we used broad causes of death and </w:t>
        </w:r>
      </w:ins>
      <w:ins w:id="474" w:author="José Manuel Aburto" w:date="2018-08-16T09:39:00Z">
        <w:r w:rsidR="00F37A87">
          <w:rPr>
            <w:rFonts w:ascii="Times New Roman" w:eastAsiaTheme="minorEastAsia" w:hAnsi="Times New Roman" w:cs="Times New Roman"/>
            <w:sz w:val="24"/>
            <w:szCs w:val="24"/>
          </w:rPr>
          <w:t>adjusted them with</w:t>
        </w:r>
      </w:ins>
      <w:ins w:id="475" w:author="José Manuel Aburto" w:date="2018-08-15T15:42:00Z">
        <w:r>
          <w:rPr>
            <w:rFonts w:ascii="Times New Roman" w:eastAsiaTheme="minorEastAsia" w:hAnsi="Times New Roman" w:cs="Times New Roman"/>
            <w:sz w:val="24"/>
            <w:szCs w:val="24"/>
          </w:rPr>
          <w:t xml:space="preserve"> a smoothing process over age</w:t>
        </w:r>
      </w:ins>
      <w:ins w:id="476" w:author="José Manuel Aburto" w:date="2018-08-15T15:43:00Z">
        <w:r>
          <w:rPr>
            <w:rFonts w:ascii="Times New Roman" w:eastAsiaTheme="minorEastAsia" w:hAnsi="Times New Roman" w:cs="Times New Roman"/>
            <w:sz w:val="24"/>
            <w:szCs w:val="24"/>
          </w:rPr>
          <w:t xml:space="preserve"> to have reliable cause-of-death distributions</w:t>
        </w:r>
      </w:ins>
      <w:ins w:id="477" w:author="José Manuel Aburto" w:date="2018-08-15T15:42:00Z">
        <w:r>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ins w:id="478" w:author="José Manuel Aburto" w:date="2018-08-15T15:44:00Z">
        <w:r>
          <w:rPr>
            <w:rFonts w:ascii="Times New Roman" w:eastAsiaTheme="minorEastAsia" w:hAnsi="Times New Roman" w:cs="Times New Roman"/>
            <w:sz w:val="24"/>
            <w:szCs w:val="24"/>
          </w:rPr>
          <w:t xml:space="preserve"> Second, our estimated effects of </w:t>
        </w:r>
      </w:ins>
      <w:ins w:id="479" w:author="José Manuel Aburto" w:date="2018-08-15T15:45:00Z">
        <w:r>
          <w:rPr>
            <w:rFonts w:ascii="Times New Roman" w:eastAsiaTheme="minorEastAsia" w:hAnsi="Times New Roman" w:cs="Times New Roman"/>
            <w:sz w:val="24"/>
            <w:szCs w:val="24"/>
          </w:rPr>
          <w:t>homicide</w:t>
        </w:r>
      </w:ins>
      <w:ins w:id="480" w:author="José Manuel Aburto" w:date="2018-08-15T15:44:00Z">
        <w:r>
          <w:rPr>
            <w:rFonts w:ascii="Times New Roman" w:eastAsiaTheme="minorEastAsia" w:hAnsi="Times New Roman" w:cs="Times New Roman"/>
            <w:sz w:val="24"/>
            <w:szCs w:val="24"/>
          </w:rPr>
          <w:t>s co</w:t>
        </w:r>
      </w:ins>
      <w:ins w:id="481" w:author="José Manuel Aburto" w:date="2018-08-15T15:45:00Z">
        <w:r>
          <w:rPr>
            <w:rFonts w:ascii="Times New Roman" w:eastAsiaTheme="minorEastAsia" w:hAnsi="Times New Roman" w:cs="Times New Roman"/>
            <w:sz w:val="24"/>
            <w:szCs w:val="24"/>
          </w:rPr>
          <w:t>uld be a lower bound due to undercounting, underreporting, and the large number of missing individuals.</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ins w:id="482" w:author="José Manuel Aburto" w:date="2018-08-15T15:46:00Z">
        <w:r>
          <w:rPr>
            <w:rFonts w:ascii="Times New Roman" w:eastAsiaTheme="minorEastAsia" w:hAnsi="Times New Roman" w:cs="Times New Roman"/>
            <w:sz w:val="24"/>
            <w:szCs w:val="24"/>
          </w:rPr>
          <w:t xml:space="preserve"> Third, </w:t>
        </w:r>
      </w:ins>
      <w:ins w:id="483" w:author="José Manuel Aburto" w:date="2018-08-15T15:42:00Z">
        <w:r>
          <w:rPr>
            <w:rFonts w:ascii="Times New Roman" w:eastAsiaTheme="minorEastAsia" w:hAnsi="Times New Roman" w:cs="Times New Roman"/>
            <w:sz w:val="24"/>
            <w:szCs w:val="24"/>
          </w:rPr>
          <w:t xml:space="preserve">we were not able to </w:t>
        </w:r>
      </w:ins>
      <w:ins w:id="484" w:author="Hiram Beltran-Sanchez" w:date="2018-08-26T16:16:00Z">
        <w:r w:rsidR="00F15D51">
          <w:rPr>
            <w:rFonts w:ascii="Times New Roman" w:hAnsi="Times New Roman"/>
            <w:sz w:val="24"/>
            <w:szCs w:val="24"/>
          </w:rPr>
          <w:t>dissentangl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ins>
      <w:ins w:id="485" w:author="José Manuel Aburto" w:date="2018-08-15T15:46:00Z">
        <w:del w:id="486" w:author="Hiram Beltran-Sanchez" w:date="2018-08-26T16:16:00Z">
          <w:r w:rsidDel="00F15D51">
            <w:rPr>
              <w:rFonts w:ascii="Times New Roman" w:eastAsiaTheme="minorEastAsia" w:hAnsi="Times New Roman" w:cs="Times New Roman"/>
              <w:sz w:val="24"/>
              <w:szCs w:val="24"/>
            </w:rPr>
            <w:delText>disaggregate</w:delText>
          </w:r>
        </w:del>
      </w:ins>
      <w:ins w:id="487" w:author="José Manuel Aburto" w:date="2018-08-15T15:42:00Z">
        <w:del w:id="488" w:author="Hiram Beltran-Sanchez" w:date="2018-08-26T16:16:00Z">
          <w:r w:rsidDel="00F15D51">
            <w:rPr>
              <w:rFonts w:ascii="Times New Roman" w:eastAsiaTheme="minorEastAsia" w:hAnsi="Times New Roman" w:cs="Times New Roman"/>
              <w:sz w:val="24"/>
              <w:szCs w:val="24"/>
            </w:rPr>
            <w:delText xml:space="preserve"> </w:delText>
          </w:r>
        </w:del>
      </w:ins>
      <w:ins w:id="489" w:author="José Manuel Aburto" w:date="2018-08-15T15:46:00Z">
        <w:del w:id="490" w:author="Hiram Beltran-Sanchez" w:date="2018-08-26T16:16:00Z">
          <w:r w:rsidDel="00F15D51">
            <w:rPr>
              <w:rFonts w:ascii="Times New Roman" w:eastAsiaTheme="minorEastAsia" w:hAnsi="Times New Roman" w:cs="Times New Roman"/>
              <w:sz w:val="24"/>
              <w:szCs w:val="24"/>
            </w:rPr>
            <w:delText>our results by m</w:delText>
          </w:r>
        </w:del>
      </w:ins>
      <w:ins w:id="491" w:author="José Manuel Aburto" w:date="2018-08-15T15:47:00Z">
        <w:del w:id="492" w:author="Hiram Beltran-Sanchez" w:date="2018-08-26T16:16:00Z">
          <w:r w:rsidDel="00F15D51">
            <w:rPr>
              <w:rFonts w:ascii="Times New Roman" w:eastAsiaTheme="minorEastAsia" w:hAnsi="Times New Roman" w:cs="Times New Roman"/>
              <w:sz w:val="24"/>
              <w:szCs w:val="24"/>
            </w:rPr>
            <w:delText>eans of homicide. For example, it is not clear how many homicides were directly result of conflict between drug cartels and army operations</w:delText>
          </w:r>
        </w:del>
        <w:r>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F</w:t>
        </w:r>
      </w:ins>
      <w:ins w:id="493" w:author="José Manuel Aburto" w:date="2018-08-15T15:48:00Z">
        <w:r w:rsidR="006C789E">
          <w:rPr>
            <w:rFonts w:ascii="Times New Roman" w:eastAsiaTheme="minorEastAsia" w:hAnsi="Times New Roman" w:cs="Times New Roman"/>
            <w:sz w:val="24"/>
            <w:szCs w:val="24"/>
          </w:rPr>
          <w:t xml:space="preserve">inally, </w:t>
        </w:r>
      </w:ins>
      <w:ins w:id="494" w:author="José Manuel Aburto" w:date="2018-08-15T15:50:00Z">
        <w:r w:rsidR="006C789E">
          <w:rPr>
            <w:rFonts w:ascii="Times New Roman" w:eastAsiaTheme="minorEastAsia" w:hAnsi="Times New Roman" w:cs="Times New Roman"/>
            <w:sz w:val="24"/>
            <w:szCs w:val="24"/>
          </w:rPr>
          <w:t xml:space="preserve">we were not able to disaggregate </w:t>
        </w:r>
      </w:ins>
      <w:ins w:id="495" w:author="Hiram Beltran-Sanchez" w:date="2018-08-26T16:16:00Z">
        <w:r w:rsidR="00F15D51">
          <w:rPr>
            <w:rFonts w:ascii="Times New Roman" w:eastAsiaTheme="minorEastAsia" w:hAnsi="Times New Roman" w:cs="Times New Roman"/>
            <w:sz w:val="24"/>
            <w:szCs w:val="24"/>
          </w:rPr>
          <w:t xml:space="preserve">deaths </w:t>
        </w:r>
      </w:ins>
      <w:ins w:id="496" w:author="José Manuel Aburto" w:date="2018-08-15T15:50:00Z">
        <w:r w:rsidR="006C789E">
          <w:rPr>
            <w:rFonts w:ascii="Times New Roman" w:eastAsiaTheme="minorEastAsia" w:hAnsi="Times New Roman" w:cs="Times New Roman"/>
            <w:sz w:val="24"/>
            <w:szCs w:val="24"/>
          </w:rPr>
          <w:t xml:space="preserve">by socioeconomic </w:t>
        </w:r>
      </w:ins>
      <w:ins w:id="497" w:author="Hiram Beltran-Sanchez" w:date="2018-08-26T16:16:00Z">
        <w:r w:rsidR="00F15D51">
          <w:rPr>
            <w:rFonts w:ascii="Times New Roman" w:eastAsiaTheme="minorEastAsia" w:hAnsi="Times New Roman" w:cs="Times New Roman"/>
            <w:sz w:val="24"/>
            <w:szCs w:val="24"/>
          </w:rPr>
          <w:t xml:space="preserve">status </w:t>
        </w:r>
      </w:ins>
      <w:ins w:id="498" w:author="José Manuel Aburto" w:date="2018-08-15T15:50:00Z">
        <w:r w:rsidR="006C789E">
          <w:rPr>
            <w:rFonts w:ascii="Times New Roman" w:eastAsiaTheme="minorEastAsia" w:hAnsi="Times New Roman" w:cs="Times New Roman"/>
            <w:sz w:val="24"/>
            <w:szCs w:val="24"/>
          </w:rPr>
          <w:t xml:space="preserve">and other social factors that </w:t>
        </w:r>
      </w:ins>
      <w:ins w:id="499" w:author="Hiram Beltran-Sanchez" w:date="2018-08-26T16:16:00Z">
        <w:r w:rsidR="00F15D51">
          <w:rPr>
            <w:rFonts w:ascii="Times New Roman" w:hAnsi="Times New Roman"/>
            <w:sz w:val="24"/>
            <w:szCs w:val="24"/>
          </w:rPr>
          <w:t xml:space="preserve">are closely linked with homicides given that the data is at the aggregate national-level. </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ins>
      <w:ins w:id="500" w:author="José Manuel Aburto" w:date="2018-08-15T15:52:00Z">
        <w:del w:id="501" w:author="Hiram Beltran-Sanchez" w:date="2018-08-26T16:17:00Z">
          <w:r w:rsidR="006C789E" w:rsidDel="00F15D51">
            <w:rPr>
              <w:rFonts w:ascii="Times New Roman" w:eastAsiaTheme="minorEastAsia" w:hAnsi="Times New Roman" w:cs="Times New Roman"/>
              <w:sz w:val="24"/>
              <w:szCs w:val="24"/>
            </w:rPr>
            <w:delText>could have</w:delText>
          </w:r>
        </w:del>
        <w:r w:rsidR="006C789E">
          <w:rPr>
            <w:rFonts w:ascii="Times New Roman" w:eastAsiaTheme="minorEastAsia" w:hAnsi="Times New Roman" w:cs="Times New Roman"/>
            <w:sz w:val="24"/>
            <w:szCs w:val="24"/>
          </w:rPr>
          <w:t xml:space="preserve"> shed </w:t>
        </w:r>
        <w:del w:id="502" w:author="Hiram Beltran-Sanchez" w:date="2018-08-26T16:17:00Z">
          <w:r w:rsidR="006C789E" w:rsidDel="00F15D51">
            <w:rPr>
              <w:rFonts w:ascii="Times New Roman" w:eastAsiaTheme="minorEastAsia" w:hAnsi="Times New Roman" w:cs="Times New Roman"/>
              <w:sz w:val="24"/>
              <w:szCs w:val="24"/>
            </w:rPr>
            <w:delText xml:space="preserve">more </w:delText>
          </w:r>
        </w:del>
        <w:r w:rsidR="006C789E">
          <w:rPr>
            <w:rFonts w:ascii="Times New Roman" w:eastAsiaTheme="minorEastAsia" w:hAnsi="Times New Roman" w:cs="Times New Roman"/>
            <w:sz w:val="24"/>
            <w:szCs w:val="24"/>
          </w:rPr>
          <w:t xml:space="preserve">light into the </w:t>
        </w:r>
      </w:ins>
      <w:ins w:id="503" w:author="Hiram Beltran-Sanchez" w:date="2018-08-26T16:17:00Z">
        <w:r w:rsidR="00F15D51">
          <w:rPr>
            <w:rFonts w:ascii="Times New Roman" w:eastAsiaTheme="minorEastAsia" w:hAnsi="Times New Roman" w:cs="Times New Roman"/>
            <w:sz w:val="24"/>
            <w:szCs w:val="24"/>
          </w:rPr>
          <w:t xml:space="preserve">individual-level </w:t>
        </w:r>
      </w:ins>
      <w:ins w:id="504" w:author="José Manuel Aburto" w:date="2018-08-15T15:52:00Z">
        <w:r w:rsidR="006C789E">
          <w:rPr>
            <w:rFonts w:ascii="Times New Roman" w:eastAsiaTheme="minorEastAsia" w:hAnsi="Times New Roman" w:cs="Times New Roman"/>
            <w:sz w:val="24"/>
            <w:szCs w:val="24"/>
          </w:rPr>
          <w:t xml:space="preserve">pathways of violence and its effects on </w:t>
        </w:r>
        <w:r w:rsidR="006C789E">
          <w:rPr>
            <w:rFonts w:ascii="Times New Roman" w:eastAsiaTheme="minorEastAsia" w:hAnsi="Times New Roman" w:cs="Times New Roman"/>
            <w:sz w:val="24"/>
            <w:szCs w:val="24"/>
          </w:rPr>
          <w:lastRenderedPageBreak/>
          <w:t>life expectancy and lifespan inequality.</w:t>
        </w:r>
      </w:ins>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ins w:id="505" w:author="José Manuel Aburto" w:date="2018-08-15T15:52:00Z">
        <w:r w:rsidR="006C789E">
          <w:rPr>
            <w:rFonts w:ascii="Times New Roman" w:eastAsiaTheme="minorEastAsia" w:hAnsi="Times New Roman" w:cs="Times New Roman"/>
            <w:sz w:val="24"/>
            <w:szCs w:val="24"/>
          </w:rPr>
          <w:t xml:space="preserve"> </w:t>
        </w:r>
      </w:ins>
      <w:ins w:id="506" w:author="José Manuel Aburto" w:date="2018-08-15T15:56:00Z">
        <w:r w:rsidR="006C789E">
          <w:rPr>
            <w:rFonts w:ascii="Times New Roman" w:eastAsiaTheme="minorEastAsia" w:hAnsi="Times New Roman" w:cs="Times New Roman"/>
            <w:sz w:val="24"/>
            <w:szCs w:val="24"/>
          </w:rPr>
          <w:t>This illustrates the need of reliable estimates of mortality</w:t>
        </w:r>
      </w:ins>
      <w:ins w:id="507" w:author="José Manuel Aburto" w:date="2018-08-15T15:57:00Z">
        <w:r w:rsidR="006C789E">
          <w:rPr>
            <w:rFonts w:ascii="Times New Roman" w:eastAsiaTheme="minorEastAsia" w:hAnsi="Times New Roman" w:cs="Times New Roman"/>
            <w:sz w:val="24"/>
            <w:szCs w:val="24"/>
          </w:rPr>
          <w:t xml:space="preserve"> by cause of death</w:t>
        </w:r>
      </w:ins>
      <w:ins w:id="508" w:author="José Manuel Aburto" w:date="2018-08-15T15:56:00Z">
        <w:r w:rsidR="006C789E">
          <w:rPr>
            <w:rFonts w:ascii="Times New Roman" w:eastAsiaTheme="minorEastAsia" w:hAnsi="Times New Roman" w:cs="Times New Roman"/>
            <w:sz w:val="24"/>
            <w:szCs w:val="24"/>
          </w:rPr>
          <w:t xml:space="preserve"> and population</w:t>
        </w:r>
      </w:ins>
      <w:ins w:id="509" w:author="José Manuel Aburto" w:date="2018-08-15T15:57:00Z">
        <w:r w:rsidR="006C789E">
          <w:rPr>
            <w:rFonts w:ascii="Times New Roman" w:eastAsiaTheme="minorEastAsia" w:hAnsi="Times New Roman" w:cs="Times New Roman"/>
            <w:sz w:val="24"/>
            <w:szCs w:val="24"/>
          </w:rPr>
          <w:t xml:space="preserve"> by socioeconomic status and other social factors in Mexico.</w:t>
        </w:r>
      </w:ins>
    </w:p>
    <w:p w14:paraId="569B1BA6" w14:textId="77777777" w:rsidR="00062405" w:rsidRDefault="00062405" w:rsidP="00F53C44">
      <w:pPr>
        <w:spacing w:line="480" w:lineRule="auto"/>
        <w:jc w:val="both"/>
        <w:rPr>
          <w:ins w:id="510" w:author="José Manuel Aburto" w:date="2018-08-15T15:32:00Z"/>
          <w:rFonts w:ascii="Times New Roman" w:eastAsiaTheme="minorEastAsia" w:hAnsi="Times New Roman" w:cs="Times New Roman"/>
          <w:sz w:val="24"/>
          <w:szCs w:val="24"/>
        </w:rPr>
      </w:pPr>
    </w:p>
    <w:p w14:paraId="7B8B4064" w14:textId="7AD29BF2" w:rsidR="00F53C44" w:rsidRPr="00062405" w:rsidRDefault="00F53C44" w:rsidP="00F53C44">
      <w:pPr>
        <w:spacing w:line="480" w:lineRule="auto"/>
        <w:jc w:val="both"/>
        <w:rPr>
          <w:ins w:id="511" w:author="José Manuel Aburto" w:date="2018-08-15T15:32:00Z"/>
          <w:rFonts w:ascii="Times New Roman" w:eastAsiaTheme="minorEastAsia" w:hAnsi="Times New Roman" w:cs="Times New Roman"/>
          <w:i/>
          <w:sz w:val="24"/>
          <w:szCs w:val="24"/>
        </w:rPr>
      </w:pPr>
      <w:ins w:id="512" w:author="José Manuel Aburto" w:date="2018-08-15T15:33:00Z">
        <w:r w:rsidRPr="00062405">
          <w:rPr>
            <w:rFonts w:ascii="Times New Roman" w:eastAsiaTheme="minorEastAsia" w:hAnsi="Times New Roman" w:cs="Times New Roman"/>
            <w:i/>
            <w:sz w:val="24"/>
            <w:szCs w:val="24"/>
          </w:rPr>
          <w:t>Conclusion</w:t>
        </w:r>
      </w:ins>
    </w:p>
    <w:p w14:paraId="7790BB35" w14:textId="4CB5B760" w:rsidR="00976519" w:rsidRDefault="006F2C6D" w:rsidP="00F53C44">
      <w:pPr>
        <w:spacing w:line="480" w:lineRule="auto"/>
        <w:jc w:val="both"/>
        <w:rPr>
          <w:ins w:id="513" w:author="José Manuel Aburto" w:date="2018-08-16T17:39:00Z"/>
          <w:rFonts w:ascii="Times New Roman" w:eastAsiaTheme="minorEastAsia" w:hAnsi="Times New Roman" w:cs="Times New Roman"/>
          <w:sz w:val="24"/>
          <w:szCs w:val="24"/>
        </w:rPr>
      </w:pPr>
      <w:del w:id="514" w:author="José Manuel Aburto" w:date="2018-08-16T17:45:00Z">
        <w:r w:rsidRPr="00D73887" w:rsidDel="00BF7AE3">
          <w:rPr>
            <w:rFonts w:ascii="Times New Roman" w:eastAsiaTheme="minorEastAsia" w:hAnsi="Times New Roman" w:cs="Times New Roman"/>
            <w:sz w:val="24"/>
            <w:szCs w:val="24"/>
          </w:rPr>
          <w:delText>T</w:delText>
        </w:r>
        <w:r w:rsidR="003D6F45" w:rsidRPr="00D73887" w:rsidDel="00BF7AE3">
          <w:rPr>
            <w:rFonts w:ascii="Times New Roman" w:eastAsiaTheme="minorEastAsia" w:hAnsi="Times New Roman" w:cs="Times New Roman"/>
            <w:sz w:val="24"/>
            <w:szCs w:val="24"/>
          </w:rPr>
          <w:delText xml:space="preserve">he </w:delText>
        </w:r>
      </w:del>
      <w:del w:id="515" w:author="José Manuel Aburto" w:date="2018-08-16T17:36:00Z">
        <w:r w:rsidR="003D6F45" w:rsidRPr="00D73887" w:rsidDel="00976519">
          <w:rPr>
            <w:rFonts w:ascii="Times New Roman" w:eastAsiaTheme="minorEastAsia" w:hAnsi="Times New Roman" w:cs="Times New Roman"/>
            <w:sz w:val="24"/>
            <w:szCs w:val="24"/>
          </w:rPr>
          <w:delText xml:space="preserve">consequences of the </w:delText>
        </w:r>
      </w:del>
      <w:del w:id="516" w:author="José Manuel Aburto" w:date="2018-08-16T17:45:00Z">
        <w:r w:rsidR="003D6F45" w:rsidRPr="00D73887" w:rsidDel="00BF7AE3">
          <w:rPr>
            <w:rFonts w:ascii="Times New Roman" w:eastAsiaTheme="minorEastAsia" w:hAnsi="Times New Roman" w:cs="Times New Roman"/>
            <w:sz w:val="24"/>
            <w:szCs w:val="24"/>
          </w:rPr>
          <w:delText xml:space="preserve">ongoing violence </w:delText>
        </w:r>
        <w:r w:rsidR="0083728F" w:rsidRPr="00D73887" w:rsidDel="00BF7AE3">
          <w:rPr>
            <w:rFonts w:ascii="Times New Roman" w:eastAsiaTheme="minorEastAsia" w:hAnsi="Times New Roman" w:cs="Times New Roman"/>
            <w:sz w:val="24"/>
            <w:szCs w:val="24"/>
          </w:rPr>
          <w:delText xml:space="preserve">in Mexico </w:delText>
        </w:r>
        <w:r w:rsidR="003D6F45" w:rsidRPr="00D73887" w:rsidDel="00BF7AE3">
          <w:rPr>
            <w:rFonts w:ascii="Times New Roman" w:eastAsiaTheme="minorEastAsia" w:hAnsi="Times New Roman" w:cs="Times New Roman"/>
            <w:sz w:val="24"/>
            <w:szCs w:val="24"/>
          </w:rPr>
          <w:delText>represent an urgent priority for comprehensive strategies</w:delText>
        </w:r>
      </w:del>
      <w:ins w:id="517" w:author="José Manuel Aburto" w:date="2018-08-16T17:40:00Z">
        <w:r w:rsidR="00976519">
          <w:rPr>
            <w:rFonts w:ascii="Times New Roman" w:eastAsiaTheme="minorEastAsia" w:hAnsi="Times New Roman" w:cs="Times New Roman"/>
            <w:sz w:val="24"/>
            <w:szCs w:val="24"/>
          </w:rPr>
          <w:t>Mexico has failed to recognize</w:t>
        </w:r>
      </w:ins>
      <w:ins w:id="518" w:author="José Manuel Aburto" w:date="2018-08-16T17:41:00Z">
        <w:r w:rsidR="00976519">
          <w:rPr>
            <w:rFonts w:ascii="Times New Roman" w:eastAsiaTheme="minorEastAsia" w:hAnsi="Times New Roman" w:cs="Times New Roman"/>
            <w:sz w:val="24"/>
            <w:szCs w:val="24"/>
          </w:rPr>
          <w:t xml:space="preserve"> and correct the detrimental consequences</w:t>
        </w:r>
      </w:ins>
      <w:ins w:id="519" w:author="José Manuel Aburto" w:date="2018-08-16T17:42:00Z">
        <w:r w:rsidR="00976519">
          <w:rPr>
            <w:rFonts w:ascii="Times New Roman" w:eastAsiaTheme="minorEastAsia" w:hAnsi="Times New Roman" w:cs="Times New Roman"/>
            <w:sz w:val="24"/>
            <w:szCs w:val="24"/>
          </w:rPr>
          <w:t xml:space="preserve"> in</w:t>
        </w:r>
      </w:ins>
      <w:ins w:id="520" w:author="José Manuel Aburto" w:date="2018-08-16T17:41:00Z">
        <w:r w:rsidR="00976519">
          <w:rPr>
            <w:rFonts w:ascii="Times New Roman" w:eastAsiaTheme="minorEastAsia" w:hAnsi="Times New Roman" w:cs="Times New Roman"/>
            <w:sz w:val="24"/>
            <w:szCs w:val="24"/>
          </w:rPr>
          <w:t xml:space="preserve"> health and human rights</w:t>
        </w:r>
      </w:ins>
      <w:ins w:id="521" w:author="José Manuel Aburto" w:date="2018-08-16T17:42:00Z">
        <w:r w:rsidR="00976519">
          <w:rPr>
            <w:rFonts w:ascii="Times New Roman" w:eastAsiaTheme="minorEastAsia" w:hAnsi="Times New Roman" w:cs="Times New Roman"/>
            <w:sz w:val="24"/>
            <w:szCs w:val="24"/>
          </w:rPr>
          <w:t xml:space="preserve"> that suppressive and drug-prohibition </w:t>
        </w:r>
      </w:ins>
      <w:ins w:id="522" w:author="José Manuel Aburto" w:date="2018-08-16T17:43:00Z">
        <w:r w:rsidR="00BF7AE3">
          <w:rPr>
            <w:rFonts w:ascii="Times New Roman" w:eastAsiaTheme="minorEastAsia" w:hAnsi="Times New Roman" w:cs="Times New Roman"/>
            <w:sz w:val="24"/>
            <w:szCs w:val="24"/>
          </w:rPr>
          <w:t>policies have had on the population</w:t>
        </w:r>
      </w:ins>
      <w:r w:rsidR="00BF7AE3">
        <w:rPr>
          <w:rFonts w:ascii="Times New Roman" w:eastAsiaTheme="minorEastAsia" w:hAnsi="Times New Roman" w:cs="Times New Roman"/>
          <w:sz w:val="24"/>
          <w:szCs w:val="24"/>
        </w:rPr>
        <w:t>.</w:t>
      </w:r>
      <w:r w:rsidR="00BF7AE3" w:rsidRPr="00D73887">
        <w:rPr>
          <w:rFonts w:ascii="Times New Roman" w:eastAsiaTheme="minorEastAsia" w:hAnsi="Times New Roman" w:cs="Times New Roman"/>
          <w:sz w:val="24"/>
          <w:szCs w:val="24"/>
        </w:rPr>
        <w:fldChar w:fldCharType="begin"/>
      </w:r>
      <w:r w:rsidR="00BF7AE3">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D73887">
        <w:rPr>
          <w:rFonts w:ascii="Times New Roman" w:eastAsiaTheme="minorEastAsia" w:hAnsi="Times New Roman" w:cs="Times New Roman"/>
          <w:sz w:val="24"/>
          <w:szCs w:val="24"/>
        </w:rPr>
        <w:fldChar w:fldCharType="separate"/>
      </w:r>
      <w:r w:rsidR="00BF7AE3" w:rsidRPr="00E10A28">
        <w:rPr>
          <w:rFonts w:ascii="Times New Roman" w:eastAsiaTheme="minorEastAsia" w:hAnsi="Times New Roman" w:cs="Times New Roman"/>
          <w:noProof/>
          <w:sz w:val="24"/>
          <w:szCs w:val="24"/>
          <w:vertAlign w:val="superscript"/>
        </w:rPr>
        <w:t>34</w:t>
      </w:r>
      <w:r w:rsidR="00BF7AE3" w:rsidRPr="00D73887">
        <w:rPr>
          <w:rFonts w:ascii="Times New Roman" w:eastAsiaTheme="minorEastAsia" w:hAnsi="Times New Roman" w:cs="Times New Roman"/>
          <w:sz w:val="24"/>
          <w:szCs w:val="24"/>
        </w:rPr>
        <w:fldChar w:fldCharType="end"/>
      </w:r>
      <w:ins w:id="523" w:author="José Manuel Aburto" w:date="2018-08-16T17:44:00Z">
        <w:r w:rsidR="00BF7AE3">
          <w:rPr>
            <w:rFonts w:ascii="Times New Roman" w:eastAsiaTheme="minorEastAsia" w:hAnsi="Times New Roman" w:cs="Times New Roman"/>
            <w:sz w:val="24"/>
            <w:szCs w:val="24"/>
          </w:rPr>
          <w:t xml:space="preserve"> There is an urgent need to stop these policies and complement </w:t>
        </w:r>
      </w:ins>
      <w:ins w:id="524" w:author="José Manuel Aburto" w:date="2018-08-16T17:45:00Z">
        <w:r w:rsidR="00BF7AE3">
          <w:rPr>
            <w:rFonts w:ascii="Times New Roman" w:eastAsiaTheme="minorEastAsia" w:hAnsi="Times New Roman" w:cs="Times New Roman"/>
            <w:sz w:val="24"/>
            <w:szCs w:val="24"/>
          </w:rPr>
          <w:t xml:space="preserve">them with </w:t>
        </w:r>
      </w:ins>
      <w:ins w:id="525" w:author="Hiram Beltran-Sanchez" w:date="2018-08-26T16:22:00Z">
        <w:r w:rsidR="00F15D51">
          <w:rPr>
            <w:rFonts w:eastAsiaTheme="minorEastAsia" w:cs="Times New Roman"/>
            <w:szCs w:val="24"/>
          </w:rPr>
          <w:t xml:space="preserve">policies that are less focus on military actions against drug cartels. For example, </w:t>
        </w:r>
        <w:r w:rsidR="00F15D51" w:rsidRPr="0084239E">
          <w:rPr>
            <w:rFonts w:eastAsiaTheme="minorEastAsia" w:cs="Times New Roman"/>
            <w:szCs w:val="24"/>
          </w:rPr>
          <w:t xml:space="preserve"> </w:t>
        </w:r>
        <w:r w:rsidR="00F15D51">
          <w:rPr>
            <w:rFonts w:eastAsiaTheme="minorEastAsia" w:cs="Times New Roman"/>
            <w:szCs w:val="24"/>
          </w:rPr>
          <w:t>programs on  improving</w:t>
        </w:r>
        <w:r w:rsidR="00F15D51">
          <w:rPr>
            <w:rFonts w:ascii="Times New Roman" w:eastAsiaTheme="minorEastAsia" w:hAnsi="Times New Roman" w:cs="Times New Roman"/>
            <w:sz w:val="24"/>
            <w:szCs w:val="24"/>
          </w:rPr>
          <w:t xml:space="preserve">  </w:t>
        </w:r>
      </w:ins>
      <w:ins w:id="526" w:author="José Manuel Aburto" w:date="2018-08-16T17:45:00Z">
        <w:del w:id="527" w:author="Hiram Beltran-Sanchez" w:date="2018-08-26T16:22:00Z">
          <w:r w:rsidR="00BF7AE3" w:rsidDel="00F15D51">
            <w:rPr>
              <w:rFonts w:ascii="Times New Roman" w:eastAsiaTheme="minorEastAsia" w:hAnsi="Times New Roman" w:cs="Times New Roman"/>
              <w:sz w:val="24"/>
              <w:szCs w:val="24"/>
            </w:rPr>
            <w:delText xml:space="preserve">regional and </w:delText>
          </w:r>
        </w:del>
        <w:r w:rsidR="00BF7AE3">
          <w:rPr>
            <w:rFonts w:ascii="Times New Roman" w:eastAsiaTheme="minorEastAsia" w:hAnsi="Times New Roman" w:cs="Times New Roman"/>
            <w:sz w:val="24"/>
            <w:szCs w:val="24"/>
          </w:rPr>
          <w:t>school</w:t>
        </w:r>
      </w:ins>
      <w:ins w:id="528" w:author="Hiram Beltran-Sanchez" w:date="2018-08-26T16:22:00Z">
        <w:r w:rsidR="00F15D51">
          <w:rPr>
            <w:rFonts w:ascii="Times New Roman" w:eastAsiaTheme="minorEastAsia" w:hAnsi="Times New Roman" w:cs="Times New Roman"/>
            <w:sz w:val="24"/>
            <w:szCs w:val="24"/>
          </w:rPr>
          <w:t>ing outcomes</w:t>
        </w:r>
      </w:ins>
      <w:ins w:id="529" w:author="José Manuel Aburto" w:date="2018-08-16T17:45:00Z">
        <w:del w:id="530" w:author="Hiram Beltran-Sanchez" w:date="2018-08-26T16:22:00Z">
          <w:r w:rsidR="00BF7AE3" w:rsidDel="00F15D51">
            <w:rPr>
              <w:rFonts w:ascii="Times New Roman" w:eastAsiaTheme="minorEastAsia" w:hAnsi="Times New Roman" w:cs="Times New Roman"/>
              <w:sz w:val="24"/>
              <w:szCs w:val="24"/>
            </w:rPr>
            <w:delText>-based efforts,</w:delText>
          </w:r>
        </w:del>
      </w:ins>
      <w:ins w:id="531" w:author="Hiram Beltran-Sanchez" w:date="2018-08-26T16:22:00Z">
        <w:r w:rsidR="00F15D51">
          <w:rPr>
            <w:rFonts w:ascii="Times New Roman" w:eastAsiaTheme="minorEastAsia" w:hAnsi="Times New Roman" w:cs="Times New Roman"/>
            <w:sz w:val="24"/>
            <w:szCs w:val="24"/>
          </w:rPr>
          <w:t xml:space="preserve"> and</w:t>
        </w:r>
      </w:ins>
      <w:ins w:id="532" w:author="José Manuel Aburto" w:date="2018-08-16T17:45:00Z">
        <w:r w:rsidR="00BF7AE3">
          <w:rPr>
            <w:rFonts w:ascii="Times New Roman" w:eastAsiaTheme="minorEastAsia" w:hAnsi="Times New Roman" w:cs="Times New Roman"/>
            <w:sz w:val="24"/>
            <w:szCs w:val="24"/>
          </w:rPr>
          <w:t xml:space="preserve"> educational</w:t>
        </w:r>
      </w:ins>
      <w:ins w:id="533" w:author="José Manuel Aburto" w:date="2018-08-16T17:46:00Z">
        <w:r w:rsidR="00BF7AE3">
          <w:rPr>
            <w:rFonts w:ascii="Times New Roman" w:eastAsiaTheme="minorEastAsia" w:hAnsi="Times New Roman" w:cs="Times New Roman"/>
            <w:sz w:val="24"/>
            <w:szCs w:val="24"/>
          </w:rPr>
          <w:t xml:space="preserve"> and </w:t>
        </w:r>
      </w:ins>
      <w:ins w:id="534" w:author="José Manuel Aburto" w:date="2018-08-16T17:48:00Z">
        <w:r w:rsidR="00BF7AE3">
          <w:rPr>
            <w:rFonts w:ascii="Times New Roman" w:eastAsiaTheme="minorEastAsia" w:hAnsi="Times New Roman" w:cs="Times New Roman"/>
            <w:sz w:val="24"/>
            <w:szCs w:val="24"/>
          </w:rPr>
          <w:t>community programs to reduce the risk factors of violence (e.g. alcohol consumption)</w:t>
        </w:r>
        <w:del w:id="535" w:author="Hiram Beltran-Sanchez" w:date="2018-08-26T16:22:00Z">
          <w:r w:rsidR="00BF7AE3" w:rsidDel="00F15D51">
            <w:rPr>
              <w:rFonts w:ascii="Times New Roman" w:eastAsiaTheme="minorEastAsia" w:hAnsi="Times New Roman" w:cs="Times New Roman"/>
              <w:sz w:val="24"/>
              <w:szCs w:val="24"/>
            </w:rPr>
            <w:delText>.</w:delText>
          </w:r>
        </w:del>
      </w:ins>
      <w:r w:rsidR="00B330FD">
        <w:rPr>
          <w:rFonts w:ascii="Times New Roman" w:eastAsiaTheme="minorEastAsia" w:hAnsi="Times New Roman" w:cs="Times New Roman"/>
          <w:sz w:val="24"/>
          <w:szCs w:val="24"/>
        </w:rPr>
        <w:fldChar w:fldCharType="begin"/>
      </w:r>
      <w:r w:rsidR="00B330FD">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Pr>
          <w:rFonts w:ascii="Times New Roman" w:eastAsiaTheme="minorEastAsia" w:hAnsi="Times New Roman" w:cs="Times New Roman"/>
          <w:sz w:val="24"/>
          <w:szCs w:val="24"/>
        </w:rPr>
        <w:fldChar w:fldCharType="separate"/>
      </w:r>
      <w:r w:rsidR="00B330FD" w:rsidRPr="00B330FD">
        <w:rPr>
          <w:rFonts w:ascii="Times New Roman" w:eastAsiaTheme="minorEastAsia" w:hAnsi="Times New Roman" w:cs="Times New Roman"/>
          <w:noProof/>
          <w:sz w:val="24"/>
          <w:szCs w:val="24"/>
          <w:vertAlign w:val="superscript"/>
        </w:rPr>
        <w:t>35</w:t>
      </w:r>
      <w:r w:rsidR="00B330FD">
        <w:rPr>
          <w:rFonts w:ascii="Times New Roman" w:eastAsiaTheme="minorEastAsia" w:hAnsi="Times New Roman" w:cs="Times New Roman"/>
          <w:sz w:val="24"/>
          <w:szCs w:val="24"/>
        </w:rPr>
        <w:fldChar w:fldCharType="end"/>
      </w:r>
      <w:ins w:id="536" w:author="José Manuel Aburto" w:date="2018-08-16T17:48:00Z">
        <w:r w:rsidR="00BF7AE3">
          <w:rPr>
            <w:rFonts w:ascii="Times New Roman" w:eastAsiaTheme="minorEastAsia" w:hAnsi="Times New Roman" w:cs="Times New Roman"/>
            <w:sz w:val="24"/>
            <w:szCs w:val="24"/>
          </w:rPr>
          <w:t xml:space="preserve"> </w:t>
        </w:r>
      </w:ins>
      <w:ins w:id="537" w:author="Hiram Beltran-Sanchez" w:date="2018-08-26T16:22:00Z">
        <w:r w:rsidR="00F15D51">
          <w:rPr>
            <w:rFonts w:ascii="Times New Roman" w:eastAsiaTheme="minorEastAsia" w:hAnsi="Times New Roman" w:cs="Times New Roman"/>
            <w:sz w:val="24"/>
            <w:szCs w:val="24"/>
          </w:rPr>
          <w:t xml:space="preserve">among others. </w:t>
        </w:r>
      </w:ins>
      <w:bookmarkStart w:id="538" w:name="_GoBack"/>
      <w:bookmarkEnd w:id="538"/>
      <w:ins w:id="539" w:author="José Manuel Aburto" w:date="2018-08-16T17:51:00Z">
        <w:r w:rsidR="00BF7AE3">
          <w:rPr>
            <w:rFonts w:ascii="Times New Roman" w:eastAsiaTheme="minorEastAsia" w:hAnsi="Times New Roman" w:cs="Times New Roman"/>
            <w:sz w:val="24"/>
            <w:szCs w:val="24"/>
          </w:rPr>
          <w:t xml:space="preserve">This will </w:t>
        </w:r>
      </w:ins>
      <w:ins w:id="540" w:author="José Manuel Aburto" w:date="2018-08-16T17:52:00Z">
        <w:r w:rsidR="00BF7AE3">
          <w:rPr>
            <w:rFonts w:ascii="Times New Roman" w:eastAsiaTheme="minorEastAsia" w:hAnsi="Times New Roman" w:cs="Times New Roman"/>
            <w:sz w:val="24"/>
            <w:szCs w:val="24"/>
          </w:rPr>
          <w:t xml:space="preserve">prevent </w:t>
        </w:r>
      </w:ins>
      <w:ins w:id="541" w:author="José Manuel Aburto" w:date="2018-08-16T17:50:00Z">
        <w:r w:rsidR="00BF7AE3" w:rsidRPr="00270C51">
          <w:rPr>
            <w:rFonts w:ascii="Times New Roman" w:hAnsi="Times New Roman"/>
            <w:sz w:val="24"/>
            <w:szCs w:val="24"/>
          </w:rPr>
          <w:t xml:space="preserve">homicides </w:t>
        </w:r>
      </w:ins>
      <w:ins w:id="542" w:author="José Manuel Aburto" w:date="2018-08-16T17:52:00Z">
        <w:r w:rsidR="00BF7AE3">
          <w:rPr>
            <w:rFonts w:ascii="Times New Roman" w:hAnsi="Times New Roman"/>
            <w:sz w:val="24"/>
            <w:szCs w:val="24"/>
          </w:rPr>
          <w:t>and c</w:t>
        </w:r>
      </w:ins>
      <w:ins w:id="543" w:author="José Manuel Aburto" w:date="2018-08-16T17:50:00Z">
        <w:r w:rsidR="00BF7AE3" w:rsidRPr="00270C51">
          <w:rPr>
            <w:rFonts w:ascii="Times New Roman" w:hAnsi="Times New Roman"/>
            <w:sz w:val="24"/>
            <w:szCs w:val="24"/>
          </w:rPr>
          <w:t>ontribute significantly to increase life expectancy as well as greater equality of individual lifespans in M</w:t>
        </w:r>
        <w:r w:rsidR="00BF7AE3">
          <w:rPr>
            <w:rFonts w:ascii="Times New Roman" w:hAnsi="Times New Roman"/>
            <w:sz w:val="24"/>
            <w:szCs w:val="24"/>
          </w:rPr>
          <w:t>exico.</w:t>
        </w:r>
      </w:ins>
    </w:p>
    <w:p w14:paraId="59FC02C6" w14:textId="75BAD965" w:rsidR="00F64CE7" w:rsidRPr="00D73887" w:rsidDel="00BF7AE3" w:rsidRDefault="003D6F45" w:rsidP="00BF7AE3">
      <w:pPr>
        <w:spacing w:line="480" w:lineRule="auto"/>
        <w:jc w:val="both"/>
        <w:rPr>
          <w:del w:id="544" w:author="José Manuel Aburto" w:date="2018-08-16T17:50:00Z"/>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 </w:t>
      </w:r>
      <w:del w:id="545" w:author="José Manuel Aburto" w:date="2018-08-16T17:50:00Z">
        <w:r w:rsidRPr="00D73887" w:rsidDel="00BF7AE3">
          <w:rPr>
            <w:rFonts w:ascii="Times New Roman" w:eastAsiaTheme="minorEastAsia" w:hAnsi="Times New Roman" w:cs="Times New Roman"/>
            <w:sz w:val="24"/>
            <w:szCs w:val="24"/>
          </w:rPr>
          <w:delText>to mitigate the impact on population health</w:delText>
        </w:r>
        <w:r w:rsidR="006F2C6D" w:rsidRPr="00D73887" w:rsidDel="00BF7AE3">
          <w:rPr>
            <w:rFonts w:ascii="Times New Roman" w:eastAsiaTheme="minorEastAsia" w:hAnsi="Times New Roman" w:cs="Times New Roman"/>
            <w:sz w:val="24"/>
            <w:szCs w:val="24"/>
          </w:rPr>
          <w:delText xml:space="preserve">; importantly, new policies cannot continue to be dismissive of the extensive evidence </w:delText>
        </w:r>
        <w:r w:rsidR="0083728F" w:rsidRPr="00D73887" w:rsidDel="00BF7AE3">
          <w:rPr>
            <w:rFonts w:ascii="Times New Roman" w:eastAsiaTheme="minorEastAsia" w:hAnsi="Times New Roman" w:cs="Times New Roman"/>
            <w:sz w:val="24"/>
            <w:szCs w:val="24"/>
          </w:rPr>
          <w:delText>documenting negative health impacts of the war on drugs on the population</w:delText>
        </w:r>
        <w:r w:rsidRPr="00D73887" w:rsidDel="00BF7AE3">
          <w:rPr>
            <w:rFonts w:ascii="Times New Roman" w:eastAsiaTheme="minorEastAsia" w:hAnsi="Times New Roman" w:cs="Times New Roman"/>
            <w:sz w:val="24"/>
            <w:szCs w:val="24"/>
          </w:rPr>
          <w:delText>.</w:delText>
        </w:r>
      </w:del>
      <w:del w:id="546" w:author="José Manuel Aburto" w:date="2018-08-14T17:03:00Z">
        <w:r w:rsidRPr="00D73887" w:rsidDel="00685C0D">
          <w:rPr>
            <w:rFonts w:ascii="Times New Roman" w:eastAsiaTheme="minorEastAsia" w:hAnsi="Times New Roman" w:cs="Times New Roman"/>
            <w:sz w:val="24"/>
            <w:szCs w:val="24"/>
          </w:rPr>
          <w:delText xml:space="preserve"> </w:delText>
        </w:r>
        <w:r w:rsidR="0083728F" w:rsidRPr="00D73887" w:rsidDel="00685C0D">
          <w:rPr>
            <w:rFonts w:ascii="Times New Roman" w:eastAsiaTheme="minorEastAsia" w:hAnsi="Times New Roman" w:cs="Times New Roman"/>
            <w:sz w:val="24"/>
            <w:szCs w:val="24"/>
          </w:rPr>
          <w:delText>For example, t</w:delText>
        </w:r>
        <w:r w:rsidR="00EF183E" w:rsidRPr="00D73887" w:rsidDel="00685C0D">
          <w:rPr>
            <w:rFonts w:ascii="Times New Roman" w:eastAsiaTheme="minorEastAsia" w:hAnsi="Times New Roman" w:cs="Times New Roman"/>
            <w:sz w:val="24"/>
            <w:szCs w:val="24"/>
          </w:rPr>
          <w:delText>he increase in homicide mortality after 2005 suggests a rapid deterioration in life expectancy, in perceived vulnerability and psychosocial outcomes, and, as we show, in lifespan inequality in the Mexican population</w:delText>
        </w:r>
      </w:del>
      <w:del w:id="547" w:author="José Manuel Aburto" w:date="2018-08-16T17:50:00Z">
        <w:r w:rsidR="00EF183E" w:rsidRPr="00D73887" w:rsidDel="00BF7AE3">
          <w:rPr>
            <w:rFonts w:ascii="Times New Roman" w:eastAsiaTheme="minorEastAsia" w:hAnsi="Times New Roman" w:cs="Times New Roman"/>
            <w:sz w:val="24"/>
            <w:szCs w:val="24"/>
          </w:rPr>
          <w:delText>.</w:delText>
        </w:r>
      </w:del>
    </w:p>
    <w:p w14:paraId="49E4D643" w14:textId="67754DF0" w:rsidR="000F305E" w:rsidRPr="002735DF" w:rsidRDefault="004E64A8" w:rsidP="00BF7AE3">
      <w:pPr>
        <w:spacing w:line="480" w:lineRule="auto"/>
        <w:jc w:val="both"/>
        <w:rPr>
          <w:rFonts w:ascii="Times New Roman" w:eastAsiaTheme="minorEastAsia" w:hAnsi="Times New Roman" w:cs="Times New Roman"/>
          <w:sz w:val="24"/>
          <w:szCs w:val="24"/>
        </w:rPr>
      </w:pPr>
      <w:del w:id="548" w:author="José Manuel Aburto" w:date="2018-08-16T17:50:00Z">
        <w:r w:rsidRPr="00D73887" w:rsidDel="00BF7AE3">
          <w:rPr>
            <w:rFonts w:ascii="Times New Roman" w:eastAsiaTheme="minorEastAsia" w:hAnsi="Times New Roman" w:cs="Times New Roman"/>
            <w:sz w:val="24"/>
            <w:szCs w:val="24"/>
          </w:rPr>
          <w:delText xml:space="preserve"> </w:delText>
        </w:r>
      </w:del>
      <w:moveFromRangeStart w:id="549" w:author="José Manuel Aburto" w:date="2018-08-15T15:17:00Z" w:name="move522109586"/>
      <w:moveFrom w:id="550" w:author="José Manuel Aburto" w:date="2018-08-15T15:17:00Z">
        <w:del w:id="551" w:author="José Manuel Aburto" w:date="2018-08-16T17:50:00Z">
          <w:r w:rsidR="003D6F45" w:rsidRPr="00D73887" w:rsidDel="00BF7AE3">
            <w:rPr>
              <w:rFonts w:ascii="Times New Roman" w:eastAsiaTheme="minorEastAsia" w:hAnsi="Times New Roman" w:cs="Times New Roman"/>
              <w:sz w:val="24"/>
              <w:szCs w:val="24"/>
            </w:rPr>
            <w:delText>In an international context, Mexico’s levels of violence are not even the highest around the globe, nor the region. Countries in central America, such as El Salvador and Honduras, and Venezuela, Colombia and Brazil in south America have higher homicide rates.</w:delText>
          </w:r>
          <w:r w:rsidR="00DB195A" w:rsidRPr="00D73887" w:rsidDel="00BF7AE3">
            <w:rPr>
              <w:rFonts w:ascii="Times New Roman" w:eastAsiaTheme="minorEastAsia" w:hAnsi="Times New Roman" w:cs="Times New Roman"/>
              <w:sz w:val="24"/>
              <w:szCs w:val="24"/>
            </w:rPr>
            <w:delText xml:space="preserve"> Given the great level of lifespan variation and life expectancy losses in Mexico, it is likely that countries in the region experience higher variation in lifespans and reductions in average life due to homicides. Our results from </w:delText>
          </w:r>
          <w:r w:rsidR="00DB195A" w:rsidRPr="00D73887" w:rsidDel="00BF7AE3">
            <w:rPr>
              <w:rFonts w:ascii="Times New Roman" w:eastAsiaTheme="minorEastAsia" w:hAnsi="Times New Roman" w:cs="Times New Roman"/>
              <w:sz w:val="24"/>
              <w:szCs w:val="24"/>
            </w:rPr>
            <w:lastRenderedPageBreak/>
            <w:delText>Mexico</w:delText>
          </w:r>
          <w:r w:rsidR="00092E09" w:rsidRPr="00D73887" w:rsidDel="00BF7AE3">
            <w:rPr>
              <w:rFonts w:ascii="Times New Roman" w:eastAsiaTheme="minorEastAsia" w:hAnsi="Times New Roman" w:cs="Times New Roman"/>
              <w:sz w:val="24"/>
              <w:szCs w:val="24"/>
            </w:rPr>
            <w:delText xml:space="preserve"> underscore the need </w:delText>
          </w:r>
          <w:r w:rsidR="00745701" w:rsidRPr="00D73887" w:rsidDel="00BF7AE3">
            <w:rPr>
              <w:rFonts w:ascii="Times New Roman" w:eastAsiaTheme="minorEastAsia" w:hAnsi="Times New Roman" w:cs="Times New Roman"/>
              <w:sz w:val="24"/>
              <w:szCs w:val="24"/>
            </w:rPr>
            <w:delText>to</w:delText>
          </w:r>
          <w:r w:rsidR="00092E09" w:rsidRPr="00D73887" w:rsidDel="00BF7AE3">
            <w:rPr>
              <w:rFonts w:ascii="Times New Roman" w:eastAsiaTheme="minorEastAsia" w:hAnsi="Times New Roman" w:cs="Times New Roman"/>
              <w:sz w:val="24"/>
              <w:szCs w:val="24"/>
            </w:rPr>
            <w:delText xml:space="preserve"> comprehensively reduce, through public</w:delText>
          </w:r>
          <w:r w:rsidR="001D16CB" w:rsidRPr="00D73887" w:rsidDel="00BF7AE3">
            <w:rPr>
              <w:rFonts w:ascii="Times New Roman" w:eastAsiaTheme="minorEastAsia" w:hAnsi="Times New Roman" w:cs="Times New Roman"/>
              <w:sz w:val="24"/>
              <w:szCs w:val="24"/>
            </w:rPr>
            <w:delText xml:space="preserve"> policies and strategies,</w:delText>
          </w:r>
          <w:r w:rsidR="00092E09" w:rsidRPr="00D73887" w:rsidDel="00BF7AE3">
            <w:rPr>
              <w:rFonts w:ascii="Times New Roman" w:eastAsiaTheme="minorEastAsia" w:hAnsi="Times New Roman" w:cs="Times New Roman"/>
              <w:sz w:val="24"/>
              <w:szCs w:val="24"/>
            </w:rPr>
            <w:delText xml:space="preserve"> </w:delText>
          </w:r>
          <w:r w:rsidR="00DB195A" w:rsidRPr="00D73887" w:rsidDel="00BF7AE3">
            <w:rPr>
              <w:rFonts w:ascii="Times New Roman" w:eastAsiaTheme="minorEastAsia" w:hAnsi="Times New Roman" w:cs="Times New Roman"/>
              <w:sz w:val="24"/>
              <w:szCs w:val="24"/>
            </w:rPr>
            <w:delText>the impact of violence on population health and in the uncertainty surrounding the age at death</w:delText>
          </w:r>
          <w:r w:rsidR="003D6F45" w:rsidRPr="00D73887" w:rsidDel="00BF7AE3">
            <w:rPr>
              <w:rFonts w:ascii="Times New Roman" w:eastAsiaTheme="minorEastAsia" w:hAnsi="Times New Roman" w:cs="Times New Roman"/>
              <w:sz w:val="24"/>
              <w:szCs w:val="24"/>
            </w:rPr>
            <w:delText xml:space="preserve"> </w:delText>
          </w:r>
          <w:r w:rsidR="00DB195A" w:rsidRPr="00D73887" w:rsidDel="00BF7AE3">
            <w:rPr>
              <w:rFonts w:ascii="Times New Roman" w:eastAsiaTheme="minorEastAsia" w:hAnsi="Times New Roman" w:cs="Times New Roman"/>
              <w:sz w:val="24"/>
              <w:szCs w:val="24"/>
            </w:rPr>
            <w:delText xml:space="preserve">in other countries from Latin America and the </w:delText>
          </w:r>
          <w:r w:rsidR="00745701" w:rsidRPr="00D73887" w:rsidDel="00BF7AE3">
            <w:rPr>
              <w:rFonts w:ascii="Times New Roman" w:eastAsiaTheme="minorEastAsia" w:hAnsi="Times New Roman" w:cs="Times New Roman"/>
              <w:sz w:val="24"/>
              <w:szCs w:val="24"/>
            </w:rPr>
            <w:delText>worl</w:delText>
          </w:r>
          <w:r w:rsidR="00E86406" w:rsidRPr="00D73887" w:rsidDel="00BF7AE3">
            <w:rPr>
              <w:rFonts w:ascii="Times New Roman" w:eastAsiaTheme="minorEastAsia" w:hAnsi="Times New Roman" w:cs="Times New Roman"/>
              <w:sz w:val="24"/>
              <w:szCs w:val="24"/>
            </w:rPr>
            <w:delText>d</w:delText>
          </w:r>
          <w:r w:rsidR="00DB195A" w:rsidRPr="00D73887" w:rsidDel="00BF7AE3">
            <w:rPr>
              <w:rFonts w:ascii="Times New Roman" w:eastAsiaTheme="minorEastAsia" w:hAnsi="Times New Roman" w:cs="Times New Roman"/>
              <w:sz w:val="24"/>
              <w:szCs w:val="24"/>
            </w:rPr>
            <w:delText>.</w:delText>
          </w:r>
        </w:del>
      </w:moveFrom>
      <w:moveFromRangeEnd w:id="549"/>
    </w:p>
    <w:p w14:paraId="5E5D1E6F" w14:textId="77777777" w:rsidR="00670A8C" w:rsidRPr="00D73887" w:rsidRDefault="00670A8C" w:rsidP="00DA15CA">
      <w:pPr>
        <w:spacing w:line="480" w:lineRule="auto"/>
        <w:jc w:val="both"/>
        <w:rPr>
          <w:rFonts w:ascii="Times New Roman" w:eastAsiaTheme="minorEastAsia" w:hAnsi="Times New Roman" w:cs="Times New Roman"/>
        </w:rPr>
      </w:pP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79210806" w14:textId="77777777" w:rsidR="009B5821" w:rsidRPr="009B5821" w:rsidRDefault="00CC0A4A" w:rsidP="009B5821">
      <w:pPr>
        <w:pStyle w:val="EndNoteBibliography"/>
        <w:ind w:left="720" w:hanging="720"/>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B5821" w:rsidRPr="009B5821">
        <w:t>1.</w:t>
      </w:r>
      <w:r w:rsidR="009B5821" w:rsidRPr="009B5821">
        <w:tab/>
        <w:t xml:space="preserve">Briceño-León R, Villaveces A, Concha-Eastman A. Understanding the uneven distribution of the incidence of homicide in Latin America. </w:t>
      </w:r>
      <w:r w:rsidR="009B5821" w:rsidRPr="009B5821">
        <w:rPr>
          <w:i/>
        </w:rPr>
        <w:t xml:space="preserve">International Journal of Epidemiology. </w:t>
      </w:r>
      <w:r w:rsidR="009B5821" w:rsidRPr="009B5821">
        <w:t>2008;37(4):751-757.</w:t>
      </w:r>
    </w:p>
    <w:p w14:paraId="68190BE7" w14:textId="77777777" w:rsidR="009B5821" w:rsidRPr="009B5821" w:rsidRDefault="009B5821" w:rsidP="009B5821">
      <w:pPr>
        <w:pStyle w:val="EndNoteBibliography"/>
        <w:ind w:left="720" w:hanging="720"/>
      </w:pPr>
      <w:r w:rsidRPr="009B5821">
        <w:t>2.</w:t>
      </w:r>
      <w:r w:rsidRPr="009B5821">
        <w:tab/>
        <w:t xml:space="preserve">Drugs UNOo, Crime. </w:t>
      </w:r>
      <w:r w:rsidRPr="009B5821">
        <w:rPr>
          <w:i/>
        </w:rPr>
        <w:t>Global study on homicide 2013: trends, contexts, data.</w:t>
      </w:r>
      <w:r w:rsidRPr="009B5821">
        <w:t xml:space="preserve"> UNODC; 2013.</w:t>
      </w:r>
    </w:p>
    <w:p w14:paraId="7A27851A" w14:textId="77777777" w:rsidR="009B5821" w:rsidRPr="009B5821" w:rsidRDefault="009B5821" w:rsidP="009B5821">
      <w:pPr>
        <w:pStyle w:val="EndNoteBibliography"/>
        <w:ind w:left="720" w:hanging="720"/>
      </w:pPr>
      <w:r w:rsidRPr="009B5821">
        <w:t>3.</w:t>
      </w:r>
      <w:r w:rsidRPr="009B5821">
        <w:tab/>
        <w:t>Castillo J, Mejía D, Restrepo P. Scarcity without leviathan: The violent effects of cocaine supply shortages in the mexican drug war. 2014.</w:t>
      </w:r>
    </w:p>
    <w:p w14:paraId="6A57471D" w14:textId="77777777" w:rsidR="009B5821" w:rsidRPr="009B5821" w:rsidRDefault="009B5821" w:rsidP="009B5821">
      <w:pPr>
        <w:pStyle w:val="EndNoteBibliography"/>
        <w:ind w:left="720" w:hanging="720"/>
      </w:pPr>
      <w:r w:rsidRPr="009B5821">
        <w:t>4.</w:t>
      </w:r>
      <w:r w:rsidRPr="009B5821">
        <w:tab/>
        <w:t xml:space="preserve">Dell M. Trafficking networks and the Mexican drug war. </w:t>
      </w:r>
      <w:r w:rsidRPr="009B5821">
        <w:rPr>
          <w:i/>
        </w:rPr>
        <w:t xml:space="preserve">American Economic Review. </w:t>
      </w:r>
      <w:r w:rsidRPr="009B5821">
        <w:t>2015;105(6):1738-1779.</w:t>
      </w:r>
    </w:p>
    <w:p w14:paraId="6A8EDA4C" w14:textId="77777777" w:rsidR="009B5821" w:rsidRPr="009B5821" w:rsidRDefault="009B5821" w:rsidP="009B5821">
      <w:pPr>
        <w:pStyle w:val="EndNoteBibliography"/>
        <w:ind w:left="720" w:hanging="720"/>
      </w:pPr>
      <w:r w:rsidRPr="009B5821">
        <w:t>5.</w:t>
      </w:r>
      <w:r w:rsidRPr="009B5821">
        <w:tab/>
        <w:t xml:space="preserve">Ríos V. Why did Mexico become so violent? A self-reinforcing violent equilibrium caused by competition and enforcement. </w:t>
      </w:r>
      <w:r w:rsidRPr="009B5821">
        <w:rPr>
          <w:i/>
        </w:rPr>
        <w:t xml:space="preserve">Trends in organized crime. </w:t>
      </w:r>
      <w:r w:rsidRPr="009B5821">
        <w:t>2013;16(2):138-155.</w:t>
      </w:r>
    </w:p>
    <w:p w14:paraId="644941F3" w14:textId="77777777" w:rsidR="009B5821" w:rsidRPr="00590982" w:rsidRDefault="009B5821" w:rsidP="009B5821">
      <w:pPr>
        <w:pStyle w:val="EndNoteBibliography"/>
        <w:ind w:left="720" w:hanging="720"/>
        <w:rPr>
          <w:lang w:val="es-MX"/>
        </w:rPr>
      </w:pPr>
      <w:r w:rsidRPr="009B5821">
        <w:t>6.</w:t>
      </w:r>
      <w:r w:rsidRPr="009B5821">
        <w:tab/>
        <w:t xml:space="preserve">Heinle KRF, Octavio; Shirk, David A. Drug violence in Mexico: Data and analysis through 2016. </w:t>
      </w:r>
      <w:r w:rsidRPr="00590982">
        <w:rPr>
          <w:i/>
          <w:lang w:val="es-MX"/>
        </w:rPr>
        <w:t xml:space="preserve">Trans-Border Institute, University of San Diego, San Diego. </w:t>
      </w:r>
      <w:r w:rsidRPr="00590982">
        <w:rPr>
          <w:lang w:val="es-MX"/>
        </w:rPr>
        <w:t>2017.</w:t>
      </w:r>
    </w:p>
    <w:p w14:paraId="1C87D64C" w14:textId="77777777" w:rsidR="009B5821" w:rsidRPr="009B5821" w:rsidRDefault="009B5821" w:rsidP="009B5821">
      <w:pPr>
        <w:pStyle w:val="EndNoteBibliography"/>
        <w:ind w:left="720" w:hanging="720"/>
      </w:pPr>
      <w:r w:rsidRPr="00590982">
        <w:rPr>
          <w:lang w:val="es-MX"/>
        </w:rPr>
        <w:t>7.</w:t>
      </w:r>
      <w:r w:rsidRPr="00590982">
        <w:rPr>
          <w:lang w:val="es-MX"/>
        </w:rPr>
        <w:tab/>
        <w:t xml:space="preserve">Canudas-Romo V, García-Guerrero VM, Echarri-Cánovas CJ. </w:t>
      </w:r>
      <w:r w:rsidRPr="009B5821">
        <w:t xml:space="preserve">The stagnation of the Mexican male life expectancy in the first decade of the 21st century: the impact of homicides and diabetes mellitus. </w:t>
      </w:r>
      <w:r w:rsidRPr="009B5821">
        <w:rPr>
          <w:i/>
        </w:rPr>
        <w:t xml:space="preserve">J Epidemiol Community Health. </w:t>
      </w:r>
      <w:r w:rsidRPr="009B5821">
        <w:t>2015;69(1):28-34.</w:t>
      </w:r>
    </w:p>
    <w:p w14:paraId="35412268" w14:textId="77777777" w:rsidR="009B5821" w:rsidRPr="009B5821" w:rsidRDefault="009B5821" w:rsidP="009B5821">
      <w:pPr>
        <w:pStyle w:val="EndNoteBibliography"/>
        <w:ind w:left="720" w:hanging="720"/>
      </w:pPr>
      <w:r w:rsidRPr="009B5821">
        <w:t>8.</w:t>
      </w:r>
      <w:r w:rsidRPr="009B5821">
        <w:tab/>
        <w:t xml:space="preserve">Aburto JM, Beltrán-Sánchez H, García-Guerrero VM, Canudas-Romo V. Homicides in Mexico reversed life expectancy gains for men and slowed them for women, 2000–10. </w:t>
      </w:r>
      <w:r w:rsidRPr="009B5821">
        <w:rPr>
          <w:i/>
        </w:rPr>
        <w:t xml:space="preserve">Health Affairs. </w:t>
      </w:r>
      <w:r w:rsidRPr="009B5821">
        <w:t>2016;35(1):88-95.</w:t>
      </w:r>
    </w:p>
    <w:p w14:paraId="12CBBEEA" w14:textId="77777777" w:rsidR="009B5821" w:rsidRPr="009B5821" w:rsidRDefault="009B5821" w:rsidP="009B5821">
      <w:pPr>
        <w:pStyle w:val="EndNoteBibliography"/>
        <w:ind w:left="720" w:hanging="720"/>
      </w:pPr>
      <w:r w:rsidRPr="009B5821">
        <w:t>9.</w:t>
      </w:r>
      <w:r w:rsidRPr="009B5821">
        <w:tab/>
        <w:t xml:space="preserve">Gómez-Dantés H, Fullman N, Lamadrid-Figueroa H, et al. Dissonant health transition in the states of Mexico, 1990–2013: a systematic analysis for the Global Burden of Disease Study 2013. </w:t>
      </w:r>
      <w:r w:rsidRPr="009B5821">
        <w:rPr>
          <w:i/>
        </w:rPr>
        <w:t xml:space="preserve">The Lancet. </w:t>
      </w:r>
      <w:r w:rsidRPr="009B5821">
        <w:t>2016;388(10058):2386-2402.</w:t>
      </w:r>
    </w:p>
    <w:p w14:paraId="03C9B1F6" w14:textId="77777777" w:rsidR="009B5821" w:rsidRPr="009B5821" w:rsidRDefault="009B5821" w:rsidP="009B5821">
      <w:pPr>
        <w:pStyle w:val="EndNoteBibliography"/>
        <w:ind w:left="720" w:hanging="720"/>
      </w:pPr>
      <w:r w:rsidRPr="009B5821">
        <w:t>10.</w:t>
      </w:r>
      <w:r w:rsidRPr="009B5821">
        <w:tab/>
        <w:t xml:space="preserve">Edwards RD, Tuljapurkar S. Inequality in life spans and a new perspective on mortality convergence across industrialized countries. </w:t>
      </w:r>
      <w:r w:rsidRPr="009B5821">
        <w:rPr>
          <w:i/>
        </w:rPr>
        <w:t xml:space="preserve">Population and Development Review. </w:t>
      </w:r>
      <w:r w:rsidRPr="009B5821">
        <w:t>2005;31(4):645-674.</w:t>
      </w:r>
    </w:p>
    <w:p w14:paraId="309C92E0" w14:textId="77777777" w:rsidR="009B5821" w:rsidRPr="009B5821" w:rsidRDefault="009B5821" w:rsidP="009B5821">
      <w:pPr>
        <w:pStyle w:val="EndNoteBibliography"/>
        <w:ind w:left="720" w:hanging="720"/>
      </w:pPr>
      <w:r w:rsidRPr="009B5821">
        <w:t>11.</w:t>
      </w:r>
      <w:r w:rsidRPr="009B5821">
        <w:tab/>
        <w:t xml:space="preserve">Marmot M. Inequalities in health. </w:t>
      </w:r>
      <w:r w:rsidRPr="009B5821">
        <w:rPr>
          <w:i/>
        </w:rPr>
        <w:t xml:space="preserve">New England Journal of Medicine. </w:t>
      </w:r>
      <w:r w:rsidRPr="009B5821">
        <w:t>2001;345(2):134-135.</w:t>
      </w:r>
    </w:p>
    <w:p w14:paraId="102AA98B" w14:textId="77777777" w:rsidR="009B5821" w:rsidRPr="009B5821" w:rsidRDefault="009B5821" w:rsidP="009B5821">
      <w:pPr>
        <w:pStyle w:val="EndNoteBibliography"/>
        <w:ind w:left="720" w:hanging="720"/>
      </w:pPr>
      <w:r w:rsidRPr="009B5821">
        <w:t>12.</w:t>
      </w:r>
      <w:r w:rsidRPr="009B5821">
        <w:tab/>
        <w:t xml:space="preserve">van Raalte AA, Kunst AE, Deboosere P, et al. More variation in lifespan in lower educated groups: evidence from 10 European countries. </w:t>
      </w:r>
      <w:r w:rsidRPr="009B5821">
        <w:rPr>
          <w:i/>
        </w:rPr>
        <w:t xml:space="preserve">International Journal of Epidemiology. </w:t>
      </w:r>
      <w:r w:rsidRPr="009B5821">
        <w:t>2011:dyr146.</w:t>
      </w:r>
    </w:p>
    <w:p w14:paraId="50E8DF31" w14:textId="77777777" w:rsidR="009B5821" w:rsidRPr="009B5821" w:rsidRDefault="009B5821" w:rsidP="009B5821">
      <w:pPr>
        <w:pStyle w:val="EndNoteBibliography"/>
        <w:ind w:left="720" w:hanging="720"/>
      </w:pPr>
      <w:r w:rsidRPr="009B5821">
        <w:t>13.</w:t>
      </w:r>
      <w:r w:rsidRPr="009B5821">
        <w:tab/>
        <w:t xml:space="preserve">Sasson I. Trends in life expectancy and lifespan variation by educational attainment: United States, 1990–2010. </w:t>
      </w:r>
      <w:r w:rsidRPr="009B5821">
        <w:rPr>
          <w:i/>
        </w:rPr>
        <w:t xml:space="preserve">Demography. </w:t>
      </w:r>
      <w:r w:rsidRPr="009B5821">
        <w:t>2016;53(2):269-293.</w:t>
      </w:r>
    </w:p>
    <w:p w14:paraId="553D30F8" w14:textId="77777777" w:rsidR="009B5821" w:rsidRPr="009B5821" w:rsidRDefault="009B5821" w:rsidP="009B5821">
      <w:pPr>
        <w:pStyle w:val="EndNoteBibliography"/>
        <w:ind w:left="720" w:hanging="720"/>
      </w:pPr>
      <w:r w:rsidRPr="009B5821">
        <w:t>14.</w:t>
      </w:r>
      <w:r w:rsidRPr="009B5821">
        <w:tab/>
        <w:t xml:space="preserve">Vaupel JW, Zhang Z, van Raalte AA. Life expectancy and disparity: an international comparison of life table data. </w:t>
      </w:r>
      <w:r w:rsidRPr="009B5821">
        <w:rPr>
          <w:i/>
        </w:rPr>
        <w:t xml:space="preserve">BMJ open. </w:t>
      </w:r>
      <w:r w:rsidRPr="009B5821">
        <w:t>2011;1(1):e000128.</w:t>
      </w:r>
    </w:p>
    <w:p w14:paraId="53F79619" w14:textId="77777777" w:rsidR="009B5821" w:rsidRPr="009B5821" w:rsidRDefault="009B5821" w:rsidP="009B5821">
      <w:pPr>
        <w:pStyle w:val="EndNoteBibliography"/>
        <w:ind w:left="720" w:hanging="720"/>
      </w:pPr>
      <w:r w:rsidRPr="009B5821">
        <w:t>15.</w:t>
      </w:r>
      <w:r w:rsidRPr="009B5821">
        <w:tab/>
        <w:t xml:space="preserve">Aburto JM, van Raalte A. Lifespan dispersion in times of life expectancy fluctuation: the case of Central and Eastern Europe. </w:t>
      </w:r>
      <w:r w:rsidRPr="009B5821">
        <w:rPr>
          <w:i/>
        </w:rPr>
        <w:t xml:space="preserve">Demography. </w:t>
      </w:r>
      <w:r w:rsidRPr="009B5821">
        <w:t>In press.</w:t>
      </w:r>
    </w:p>
    <w:p w14:paraId="2C424F2B" w14:textId="77777777" w:rsidR="009B5821" w:rsidRPr="009B5821" w:rsidRDefault="009B5821" w:rsidP="009B5821">
      <w:pPr>
        <w:pStyle w:val="EndNoteBibliography"/>
        <w:ind w:left="720" w:hanging="720"/>
      </w:pPr>
      <w:r w:rsidRPr="009B5821">
        <w:t>16.</w:t>
      </w:r>
      <w:r w:rsidRPr="009B5821">
        <w:tab/>
        <w:t xml:space="preserve">Flores M, Villarreal A. Exploring the spatial diffusion of homicides in Mexican municipalities through exploratory spatial data analysis. </w:t>
      </w:r>
      <w:r w:rsidRPr="009B5821">
        <w:rPr>
          <w:i/>
        </w:rPr>
        <w:t xml:space="preserve">Cityscape. </w:t>
      </w:r>
      <w:r w:rsidRPr="009B5821">
        <w:t>2015;17(1):35.</w:t>
      </w:r>
    </w:p>
    <w:p w14:paraId="741021C0" w14:textId="77777777" w:rsidR="009B5821" w:rsidRPr="00590982" w:rsidRDefault="009B5821" w:rsidP="009B5821">
      <w:pPr>
        <w:pStyle w:val="EndNoteBibliography"/>
        <w:ind w:left="720" w:hanging="720"/>
        <w:rPr>
          <w:lang w:val="es-MX"/>
        </w:rPr>
      </w:pPr>
      <w:r w:rsidRPr="009B5821">
        <w:t>17.</w:t>
      </w:r>
      <w:r w:rsidRPr="009B5821">
        <w:tab/>
        <w:t xml:space="preserve">Espinal-Enríquez J, Larralde H. Analysis of México’s Narco-War Network (2007–2011). </w:t>
      </w:r>
      <w:r w:rsidRPr="00590982">
        <w:rPr>
          <w:i/>
          <w:lang w:val="es-MX"/>
        </w:rPr>
        <w:t xml:space="preserve">PloS one. </w:t>
      </w:r>
      <w:r w:rsidRPr="00590982">
        <w:rPr>
          <w:lang w:val="es-MX"/>
        </w:rPr>
        <w:t>2015;10(5):e0126503.</w:t>
      </w:r>
    </w:p>
    <w:p w14:paraId="0ADD676E" w14:textId="77777777" w:rsidR="009B5821" w:rsidRPr="009B5821" w:rsidRDefault="009B5821" w:rsidP="009B5821">
      <w:pPr>
        <w:pStyle w:val="EndNoteBibliography"/>
        <w:ind w:left="720" w:hanging="720"/>
      </w:pPr>
      <w:r w:rsidRPr="00590982">
        <w:rPr>
          <w:lang w:val="es-MX"/>
        </w:rPr>
        <w:lastRenderedPageBreak/>
        <w:t>18.</w:t>
      </w:r>
      <w:r w:rsidRPr="00590982">
        <w:rPr>
          <w:lang w:val="es-MX"/>
        </w:rPr>
        <w:tab/>
        <w:t xml:space="preserve">González-Pier E, Barraza-Lloréns M, Beyeler N, et al. </w:t>
      </w:r>
      <w:r w:rsidRPr="009B5821">
        <w:t xml:space="preserve">Mexico's path towards the Sustainable Development Goal for health: an assessment of the feasibility of reducing premature mortality by 40% by 2030. </w:t>
      </w:r>
      <w:r w:rsidRPr="009B5821">
        <w:rPr>
          <w:i/>
        </w:rPr>
        <w:t xml:space="preserve">The Lancet Global Health. </w:t>
      </w:r>
      <w:r w:rsidRPr="009B5821">
        <w:t>2016;4(10):e714-e725.</w:t>
      </w:r>
    </w:p>
    <w:p w14:paraId="4DB023FA" w14:textId="5B42F255" w:rsidR="009B5821" w:rsidRPr="009B5821" w:rsidRDefault="009B5821" w:rsidP="009B5821">
      <w:pPr>
        <w:pStyle w:val="EndNoteBibliography"/>
        <w:ind w:left="720" w:hanging="720"/>
      </w:pPr>
      <w:r w:rsidRPr="009B5821">
        <w:t>19.</w:t>
      </w:r>
      <w:r w:rsidRPr="009B5821">
        <w:tab/>
        <w:t xml:space="preserve">INEGI. National Institute of Statistics: Micro-data files on mortality data 1995-2015. 2017; </w:t>
      </w:r>
      <w:hyperlink r:id="rId11" w:history="1">
        <w:r w:rsidRPr="009B5821">
          <w:rPr>
            <w:rStyle w:val="Hyperlink"/>
          </w:rPr>
          <w:t>http://www.beta.inegi.org.mx/proyectos/registros/vitales/mortalidad/default.html</w:t>
        </w:r>
      </w:hyperlink>
      <w:r w:rsidRPr="009B5821">
        <w:t>. Accessed 21/4/2017, 2017.</w:t>
      </w:r>
    </w:p>
    <w:p w14:paraId="4B4BE262" w14:textId="4595FE08" w:rsidR="009B5821" w:rsidRPr="009B5821" w:rsidRDefault="009B5821" w:rsidP="009B5821">
      <w:pPr>
        <w:pStyle w:val="EndNoteBibliography"/>
        <w:ind w:left="720" w:hanging="720"/>
      </w:pPr>
      <w:r w:rsidRPr="009B5821">
        <w:t>20.</w:t>
      </w:r>
      <w:r w:rsidRPr="009B5821">
        <w:tab/>
        <w:t xml:space="preserve">CONAPO. Mexican Population Council: Population estimates. 2017; </w:t>
      </w:r>
      <w:hyperlink r:id="rId12" w:history="1">
        <w:r w:rsidRPr="009B5821">
          <w:rPr>
            <w:rStyle w:val="Hyperlink"/>
          </w:rPr>
          <w:t>https://datos.gob.mx/busca/dataset/activity/proyecciones-de-la-poblacion-de-mexico</w:t>
        </w:r>
      </w:hyperlink>
      <w:r w:rsidRPr="009B5821">
        <w:t>. Accessed 21/4/2017, 2017.</w:t>
      </w:r>
    </w:p>
    <w:p w14:paraId="4DA94ECC" w14:textId="77777777" w:rsidR="009B5821" w:rsidRPr="009B5821" w:rsidRDefault="009B5821" w:rsidP="009B5821">
      <w:pPr>
        <w:pStyle w:val="EndNoteBibliography"/>
        <w:ind w:left="720" w:hanging="720"/>
      </w:pPr>
      <w:r w:rsidRPr="009B5821">
        <w:t>21.</w:t>
      </w:r>
      <w:r w:rsidRPr="009B5821">
        <w:tab/>
        <w:t xml:space="preserve">Nolte E, McKee CM. Measuring the health of nations: updating an earlier analysis. </w:t>
      </w:r>
      <w:r w:rsidRPr="009B5821">
        <w:rPr>
          <w:i/>
        </w:rPr>
        <w:t xml:space="preserve">Health affairs. </w:t>
      </w:r>
      <w:r w:rsidRPr="009B5821">
        <w:t>2008;27(1):58-71.</w:t>
      </w:r>
    </w:p>
    <w:p w14:paraId="294E417D" w14:textId="77777777" w:rsidR="009B5821" w:rsidRPr="009B5821" w:rsidRDefault="009B5821" w:rsidP="009B5821">
      <w:pPr>
        <w:pStyle w:val="EndNoteBibliography"/>
        <w:ind w:left="720" w:hanging="720"/>
      </w:pPr>
      <w:r w:rsidRPr="009B5821">
        <w:t>22.</w:t>
      </w:r>
      <w:r w:rsidRPr="009B5821">
        <w:tab/>
        <w:t xml:space="preserve">Aburto JM, Riffe T, Canudas-Romo V. Trends in avoidable mortality over the life course in Mexico, 1990–2015: a cross-sectional demographic analysis. </w:t>
      </w:r>
      <w:r w:rsidRPr="009B5821">
        <w:rPr>
          <w:i/>
        </w:rPr>
        <w:t xml:space="preserve">BMJ open. </w:t>
      </w:r>
      <w:r w:rsidRPr="009B5821">
        <w:t>2018;8(7):e022350.</w:t>
      </w:r>
    </w:p>
    <w:p w14:paraId="57BA02D4" w14:textId="77777777" w:rsidR="009B5821" w:rsidRPr="009B5821" w:rsidRDefault="009B5821" w:rsidP="009B5821">
      <w:pPr>
        <w:pStyle w:val="EndNoteBibliography"/>
        <w:ind w:left="720" w:hanging="720"/>
      </w:pPr>
      <w:r w:rsidRPr="009B5821">
        <w:t>23.</w:t>
      </w:r>
      <w:r w:rsidRPr="009B5821">
        <w:tab/>
        <w:t xml:space="preserve">Rosenberg HM. Cause of death as a contemporary problem. </w:t>
      </w:r>
      <w:r w:rsidRPr="009B5821">
        <w:rPr>
          <w:i/>
        </w:rPr>
        <w:t xml:space="preserve">Journal of the history of medicine and allied sciences. </w:t>
      </w:r>
      <w:r w:rsidRPr="009B5821">
        <w:t>1999;54(2):133-153.</w:t>
      </w:r>
    </w:p>
    <w:p w14:paraId="76109A8F" w14:textId="77777777" w:rsidR="009B5821" w:rsidRPr="009B5821" w:rsidRDefault="009B5821" w:rsidP="009B5821">
      <w:pPr>
        <w:pStyle w:val="EndNoteBibliography"/>
        <w:ind w:left="720" w:hanging="720"/>
      </w:pPr>
      <w:r w:rsidRPr="009B5821">
        <w:t>24.</w:t>
      </w:r>
      <w:r w:rsidRPr="009B5821">
        <w:tab/>
        <w:t xml:space="preserve">Camarda CG. MortalitySmooth: An R Package for Smoothing Poisson Counts with P-Splines. </w:t>
      </w:r>
      <w:r w:rsidRPr="009B5821">
        <w:rPr>
          <w:i/>
        </w:rPr>
        <w:t xml:space="preserve">Journal of Statistical Software. </w:t>
      </w:r>
      <w:r w:rsidRPr="009B5821">
        <w:t>2012;50:1-24.</w:t>
      </w:r>
    </w:p>
    <w:p w14:paraId="6BEE9D92" w14:textId="77777777" w:rsidR="009B5821" w:rsidRPr="009B5821" w:rsidRDefault="009B5821" w:rsidP="009B5821">
      <w:pPr>
        <w:pStyle w:val="EndNoteBibliography"/>
        <w:ind w:left="720" w:hanging="720"/>
      </w:pPr>
      <w:r w:rsidRPr="009B5821">
        <w:t>25.</w:t>
      </w:r>
      <w:r w:rsidRPr="009B5821">
        <w:tab/>
        <w:t xml:space="preserve">Preston SH, Heuveline P, Guillot M. </w:t>
      </w:r>
      <w:r w:rsidRPr="009B5821">
        <w:rPr>
          <w:i/>
        </w:rPr>
        <w:t>Demography. Measuring and Modeling Population Processes.</w:t>
      </w:r>
      <w:r w:rsidRPr="009B5821">
        <w:t xml:space="preserve"> Blackwell; 2001.</w:t>
      </w:r>
    </w:p>
    <w:p w14:paraId="4EAE396A" w14:textId="77777777" w:rsidR="009B5821" w:rsidRPr="009B5821" w:rsidRDefault="009B5821" w:rsidP="009B5821">
      <w:pPr>
        <w:pStyle w:val="EndNoteBibliography"/>
        <w:ind w:left="720" w:hanging="720"/>
      </w:pPr>
      <w:r w:rsidRPr="009B5821">
        <w:t>26.</w:t>
      </w:r>
      <w:r w:rsidRPr="009B5821">
        <w:tab/>
        <w:t xml:space="preserve">Horiuchi S, Wilmoth JR, Pletcher SD. A decomposition method based on a model of continuous change. </w:t>
      </w:r>
      <w:r w:rsidRPr="009B5821">
        <w:rPr>
          <w:i/>
        </w:rPr>
        <w:t xml:space="preserve">Demography. </w:t>
      </w:r>
      <w:r w:rsidRPr="009B5821">
        <w:t>2008;45(4):785-801.</w:t>
      </w:r>
    </w:p>
    <w:p w14:paraId="26D66F0F" w14:textId="77777777" w:rsidR="009B5821" w:rsidRPr="009B5821" w:rsidRDefault="009B5821" w:rsidP="009B5821">
      <w:pPr>
        <w:pStyle w:val="EndNoteBibliography"/>
        <w:ind w:left="720" w:hanging="720"/>
      </w:pPr>
      <w:r w:rsidRPr="009B5821">
        <w:t>27.</w:t>
      </w:r>
      <w:r w:rsidRPr="009B5821">
        <w:tab/>
        <w:t>Team R Core. R: A language and environment for statistical computing. 2013.</w:t>
      </w:r>
    </w:p>
    <w:p w14:paraId="1A3F5A56" w14:textId="77777777" w:rsidR="009B5821" w:rsidRPr="009B5821" w:rsidRDefault="009B5821" w:rsidP="009B5821">
      <w:pPr>
        <w:pStyle w:val="EndNoteBibliography"/>
        <w:ind w:left="720" w:hanging="720"/>
      </w:pPr>
      <w:r w:rsidRPr="009B5821">
        <w:t>28.</w:t>
      </w:r>
      <w:r w:rsidRPr="009B5821">
        <w:tab/>
        <w:t>Astorga L, Shirk DA. Drug trafficking organizations and counter-drug strategies in the US-Mexican context. 2010.</w:t>
      </w:r>
    </w:p>
    <w:p w14:paraId="2866032C" w14:textId="77777777" w:rsidR="009B5821" w:rsidRPr="009B5821" w:rsidRDefault="009B5821" w:rsidP="009B5821">
      <w:pPr>
        <w:pStyle w:val="EndNoteBibliography"/>
        <w:ind w:left="720" w:hanging="720"/>
      </w:pPr>
      <w:r w:rsidRPr="009B5821">
        <w:t>29.</w:t>
      </w:r>
      <w:r w:rsidRPr="009B5821">
        <w:tab/>
        <w:t xml:space="preserve">Canudas-Romo V, Aburto JM, García-Guerrero VM, Beltrán-Sánchez H. Mexico's epidemic of violence and its public health significance on average length of life. </w:t>
      </w:r>
      <w:r w:rsidRPr="009B5821">
        <w:rPr>
          <w:i/>
        </w:rPr>
        <w:t xml:space="preserve">Journal of epidemiology and community health. </w:t>
      </w:r>
      <w:r w:rsidRPr="009B5821">
        <w:t>2017;71(2):188-193.</w:t>
      </w:r>
    </w:p>
    <w:p w14:paraId="159D4301" w14:textId="77777777" w:rsidR="009B5821" w:rsidRPr="009B5821" w:rsidRDefault="009B5821" w:rsidP="009B5821">
      <w:pPr>
        <w:pStyle w:val="EndNoteBibliography"/>
        <w:ind w:left="720" w:hanging="720"/>
      </w:pPr>
      <w:r w:rsidRPr="009B5821">
        <w:t>30.</w:t>
      </w:r>
      <w:r w:rsidRPr="009B5821">
        <w:tab/>
        <w:t xml:space="preserve">Igarapé Institute. </w:t>
      </w:r>
      <w:r w:rsidRPr="009B5821">
        <w:rPr>
          <w:i/>
        </w:rPr>
        <w:t xml:space="preserve">The world's most dangerous cities. </w:t>
      </w:r>
      <w:r w:rsidRPr="009B5821">
        <w:t>2017.</w:t>
      </w:r>
    </w:p>
    <w:p w14:paraId="492F4831" w14:textId="77777777" w:rsidR="009B5821" w:rsidRPr="009B5821" w:rsidRDefault="009B5821" w:rsidP="009B5821">
      <w:pPr>
        <w:pStyle w:val="EndNoteBibliography"/>
        <w:ind w:left="720" w:hanging="720"/>
      </w:pPr>
      <w:r w:rsidRPr="009B5821">
        <w:t>31.</w:t>
      </w:r>
      <w:r w:rsidRPr="009B5821">
        <w:tab/>
        <w:t xml:space="preserve">Braveman P, Gottlieb L. The social determinants of health: it's time to consider the causes of the causes. </w:t>
      </w:r>
      <w:r w:rsidRPr="009B5821">
        <w:rPr>
          <w:i/>
        </w:rPr>
        <w:t xml:space="preserve">Public health reports. </w:t>
      </w:r>
      <w:r w:rsidRPr="009B5821">
        <w:t>2014;129(1_suppl2):19-31.</w:t>
      </w:r>
    </w:p>
    <w:p w14:paraId="065F21E2" w14:textId="77777777" w:rsidR="009B5821" w:rsidRPr="009B5821" w:rsidRDefault="009B5821" w:rsidP="009B5821">
      <w:pPr>
        <w:pStyle w:val="EndNoteBibliography"/>
        <w:ind w:left="720" w:hanging="720"/>
      </w:pPr>
      <w:r w:rsidRPr="009B5821">
        <w:t>32.</w:t>
      </w:r>
      <w:r w:rsidRPr="009B5821">
        <w:tab/>
        <w:t xml:space="preserve">Davidson JR, Hughes DC, George LK, Blazer DG. The association of sexual assault and attempted suicide within the community. </w:t>
      </w:r>
      <w:r w:rsidRPr="009B5821">
        <w:rPr>
          <w:i/>
        </w:rPr>
        <w:t xml:space="preserve">Archives of general psychiatry. </w:t>
      </w:r>
      <w:r w:rsidRPr="009B5821">
        <w:t>1996;53(6):550-555.</w:t>
      </w:r>
    </w:p>
    <w:p w14:paraId="24DDD6D2" w14:textId="77777777" w:rsidR="009B5821" w:rsidRPr="009B5821" w:rsidRDefault="009B5821" w:rsidP="009B5821">
      <w:pPr>
        <w:pStyle w:val="EndNoteBibliography"/>
        <w:ind w:left="720" w:hanging="720"/>
      </w:pPr>
      <w:r w:rsidRPr="009B5821">
        <w:t>33.</w:t>
      </w:r>
      <w:r w:rsidRPr="009B5821">
        <w:tab/>
        <w:t xml:space="preserve">Buka SL, Stichick TL, Birdthistle I, Earls FJ. Youth exposure to violence: Prevalence, risks, and consequences. </w:t>
      </w:r>
      <w:r w:rsidRPr="009B5821">
        <w:rPr>
          <w:i/>
        </w:rPr>
        <w:t xml:space="preserve">American Journal of Orthopsychiatry. </w:t>
      </w:r>
      <w:r w:rsidRPr="009B5821">
        <w:t>2001;71(3):298-310.</w:t>
      </w:r>
    </w:p>
    <w:p w14:paraId="6DA5C025" w14:textId="77777777" w:rsidR="009B5821" w:rsidRPr="009B5821" w:rsidRDefault="009B5821" w:rsidP="009B5821">
      <w:pPr>
        <w:pStyle w:val="EndNoteBibliography"/>
        <w:ind w:left="720" w:hanging="720"/>
      </w:pPr>
      <w:r w:rsidRPr="009B5821">
        <w:t>34.</w:t>
      </w:r>
      <w:r w:rsidRPr="009B5821">
        <w:tab/>
        <w:t xml:space="preserve">Csete J, Kamarulzaman A, Kazatchkine M, et al. Public health and international drug policy. </w:t>
      </w:r>
      <w:r w:rsidRPr="009B5821">
        <w:rPr>
          <w:i/>
        </w:rPr>
        <w:t xml:space="preserve">The Lancet. </w:t>
      </w:r>
      <w:r w:rsidRPr="009B5821">
        <w:t>2016;387(10026):1427-1480.</w:t>
      </w:r>
    </w:p>
    <w:p w14:paraId="04240D5C" w14:textId="77777777" w:rsidR="009B5821" w:rsidRPr="009B5821" w:rsidRDefault="009B5821" w:rsidP="009B5821">
      <w:pPr>
        <w:pStyle w:val="EndNoteBibliography"/>
        <w:ind w:left="720" w:hanging="720"/>
      </w:pPr>
      <w:r w:rsidRPr="009B5821">
        <w:t>35.</w:t>
      </w:r>
      <w:r w:rsidRPr="009B5821">
        <w:tab/>
        <w:t xml:space="preserve">Hoffman JS, Knox LM, Cohen R. </w:t>
      </w:r>
      <w:r w:rsidRPr="009B5821">
        <w:rPr>
          <w:i/>
        </w:rPr>
        <w:t>Beyond suppression: Global perspectives on youth violence.</w:t>
      </w:r>
      <w:r w:rsidRPr="009B5821">
        <w:t xml:space="preserve"> ABC-CLIO; 2011.</w:t>
      </w:r>
    </w:p>
    <w:p w14:paraId="6B79F472" w14:textId="67174E4F"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B0C5393" w14:textId="1669EF42" w:rsidR="00B62339" w:rsidRPr="00D73887"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p>
    <w:p w14:paraId="2F3351DF" w14:textId="7169F975" w:rsidR="00CB596C" w:rsidRPr="00D73887" w:rsidRDefault="00CB596C" w:rsidP="00CB596C">
      <w:pPr>
        <w:rPr>
          <w:rFonts w:ascii="Times New Roman" w:eastAsiaTheme="minorEastAsia" w:hAnsi="Times New Roman" w:cs="Times New Roman"/>
          <w:b/>
        </w:rPr>
      </w:pPr>
    </w:p>
    <w:p w14:paraId="2A695E8A" w14:textId="262ED925" w:rsidR="00763F96" w:rsidRPr="00D73887" w:rsidRDefault="0088336A" w:rsidP="00CB596C">
      <w:pPr>
        <w:rPr>
          <w:rFonts w:ascii="Times New Roman" w:eastAsiaTheme="minorEastAsia" w:hAnsi="Times New Roman" w:cs="Times New Roman"/>
          <w:b/>
        </w:rPr>
      </w:pPr>
      <w:r w:rsidRPr="00D73887">
        <w:rPr>
          <w:rFonts w:ascii="Times New Roman" w:eastAsiaTheme="minorEastAsia" w:hAnsi="Times New Roman" w:cs="Times New Roman"/>
          <w:b/>
        </w:rPr>
        <w:t>Figure 1. Age-cause specific contributions to the changes in national life expectancy</w:t>
      </w:r>
      <w:r w:rsidR="00781363" w:rsidRPr="00D73887">
        <w:rPr>
          <w:rFonts w:ascii="Times New Roman" w:eastAsiaTheme="minorEastAsia" w:hAnsi="Times New Roman" w:cs="Times New Roman"/>
          <w:b/>
        </w:rPr>
        <w:t xml:space="preserve"> </w:t>
      </w:r>
      <w:r w:rsidR="00577EFB" w:rsidRPr="00D73887">
        <w:rPr>
          <w:rFonts w:ascii="Times New Roman" w:eastAsiaTheme="minorEastAsia" w:hAnsi="Times New Roman" w:cs="Times New Roman"/>
          <w:b/>
        </w:rPr>
        <w:t>for males. Panel A refers to</w:t>
      </w:r>
      <w:r w:rsidRPr="00D73887">
        <w:rPr>
          <w:rFonts w:ascii="Times New Roman" w:eastAsiaTheme="minorEastAsia" w:hAnsi="Times New Roman" w:cs="Times New Roman"/>
          <w:b/>
        </w:rPr>
        <w:t xml:space="preserve"> 1995-2005 and </w:t>
      </w:r>
      <w:r w:rsidR="00577EFB" w:rsidRPr="00D73887">
        <w:rPr>
          <w:rFonts w:ascii="Times New Roman" w:eastAsiaTheme="minorEastAsia" w:hAnsi="Times New Roman" w:cs="Times New Roman"/>
          <w:b/>
        </w:rPr>
        <w:t>panel B to 2005-2015</w:t>
      </w:r>
      <w:r w:rsidRPr="00D73887">
        <w:rPr>
          <w:rFonts w:ascii="Times New Roman" w:eastAsiaTheme="minorEastAsia" w:hAnsi="Times New Roman" w:cs="Times New Roman"/>
          <w:b/>
        </w:rPr>
        <w:t>.</w:t>
      </w:r>
      <w:r w:rsidR="00BF45A8" w:rsidRPr="00D73887">
        <w:rPr>
          <w:rFonts w:ascii="Times New Roman" w:eastAsiaTheme="minorEastAsia" w:hAnsi="Times New Roman" w:cs="Times New Roman"/>
          <w:b/>
        </w:rPr>
        <w:t xml:space="preserve"> Note: Numbers in boxes are age-specific contributions</w:t>
      </w:r>
      <w:r w:rsidR="00A7176F" w:rsidRPr="00D73887">
        <w:rPr>
          <w:rFonts w:ascii="Times New Roman" w:eastAsiaTheme="minorEastAsia" w:hAnsi="Times New Roman" w:cs="Times New Roman"/>
          <w:b/>
        </w:rPr>
        <w:t>.</w:t>
      </w:r>
      <w:r w:rsidR="00AD6DC6" w:rsidRPr="00D73887">
        <w:rPr>
          <w:noProof/>
        </w:rPr>
        <w:t xml:space="preserve"> </w:t>
      </w:r>
    </w:p>
    <w:p w14:paraId="7AB4B592" w14:textId="39B2F5EA" w:rsidR="0088336A" w:rsidRPr="00D73887" w:rsidRDefault="0088336A" w:rsidP="00CB596C">
      <w:pPr>
        <w:rPr>
          <w:rFonts w:ascii="Calibri" w:hAnsi="Calibri" w:cs="Calibri"/>
          <w:b/>
          <w:noProof/>
        </w:rPr>
      </w:pPr>
    </w:p>
    <w:p w14:paraId="17182715" w14:textId="47EFE2E4" w:rsidR="00A7176F" w:rsidRPr="00D73887" w:rsidRDefault="00C140D9" w:rsidP="00A7176F">
      <w:pPr>
        <w:rPr>
          <w:rFonts w:ascii="Times New Roman" w:eastAsiaTheme="minorEastAsia" w:hAnsi="Times New Roman" w:cs="Times New Roman"/>
          <w:b/>
        </w:rPr>
      </w:pPr>
      <w:r w:rsidRPr="00D73887">
        <w:rPr>
          <w:rFonts w:ascii="Times New Roman" w:eastAsiaTheme="minorEastAsia" w:hAnsi="Times New Roman" w:cs="Times New Roman"/>
          <w:b/>
        </w:rPr>
        <w:lastRenderedPageBreak/>
        <w:t>Figure 2</w:t>
      </w:r>
      <w:r w:rsidR="00577EFB" w:rsidRPr="00D73887">
        <w:rPr>
          <w:rFonts w:ascii="Times New Roman" w:eastAsiaTheme="minorEastAsia" w:hAnsi="Times New Roman" w:cs="Times New Roman"/>
          <w:b/>
        </w:rPr>
        <w:t>. Age-cause specific contributions to the changes in national life</w:t>
      </w:r>
      <w:r w:rsidR="006E7E57" w:rsidRPr="00D73887">
        <w:rPr>
          <w:rFonts w:ascii="Times New Roman" w:eastAsiaTheme="minorEastAsia" w:hAnsi="Times New Roman" w:cs="Times New Roman"/>
          <w:b/>
        </w:rPr>
        <w:t xml:space="preserve">span </w:t>
      </w:r>
      <w:r w:rsidR="008E372B">
        <w:rPr>
          <w:rFonts w:ascii="Times New Roman" w:eastAsiaTheme="minorEastAsia" w:hAnsi="Times New Roman" w:cs="Times New Roman"/>
          <w:b/>
        </w:rPr>
        <w:t xml:space="preserve">inequality </w:t>
      </w:r>
      <w:r w:rsidR="00577EFB" w:rsidRPr="00D73887">
        <w:rPr>
          <w:rFonts w:ascii="Times New Roman" w:eastAsiaTheme="minorEastAsia" w:hAnsi="Times New Roman" w:cs="Times New Roman"/>
          <w:b/>
        </w:rPr>
        <w:t>for males. Panel A refers to 1995-2005 and panel B to 2005-2015.</w:t>
      </w:r>
      <w:r w:rsidR="00A7176F" w:rsidRPr="00D73887">
        <w:rPr>
          <w:rFonts w:ascii="Times New Roman" w:eastAsiaTheme="minorEastAsia" w:hAnsi="Times New Roman" w:cs="Times New Roman"/>
          <w:b/>
        </w:rPr>
        <w:t xml:space="preserve"> Note: Numbers in boxes are age-specific contributions.</w:t>
      </w:r>
    </w:p>
    <w:p w14:paraId="417D2F47" w14:textId="5605F21B" w:rsidR="00234F0D" w:rsidRPr="00D73887" w:rsidRDefault="00234F0D" w:rsidP="00CB596C">
      <w:pPr>
        <w:rPr>
          <w:rFonts w:ascii="Times New Roman" w:eastAsiaTheme="minorEastAsia" w:hAnsi="Times New Roman" w:cs="Times New Roman"/>
          <w:b/>
        </w:rPr>
      </w:pPr>
    </w:p>
    <w:p w14:paraId="211E6E83" w14:textId="63A5B181" w:rsidR="008B2F40" w:rsidRPr="00D73887" w:rsidRDefault="0081698F" w:rsidP="0081698F">
      <w:pPr>
        <w:rPr>
          <w:rFonts w:ascii="Times New Roman" w:eastAsiaTheme="minorEastAsia" w:hAnsi="Times New Roman" w:cs="Times New Roman"/>
          <w:b/>
        </w:rPr>
      </w:pPr>
      <w:r w:rsidRPr="00D73887">
        <w:rPr>
          <w:rFonts w:ascii="Times New Roman" w:eastAsiaTheme="minorEastAsia" w:hAnsi="Times New Roman" w:cs="Times New Roman"/>
          <w:b/>
        </w:rPr>
        <w:t>Figure 3. C</w:t>
      </w:r>
      <w:r w:rsidR="008E372B">
        <w:rPr>
          <w:rFonts w:ascii="Times New Roman" w:eastAsiaTheme="minorEastAsia" w:hAnsi="Times New Roman" w:cs="Times New Roman"/>
          <w:b/>
        </w:rPr>
        <w:t>hanges in male life expectancy</w:t>
      </w:r>
      <w:r w:rsidR="0019263E" w:rsidRPr="00D73887">
        <w:rPr>
          <w:rFonts w:ascii="Times New Roman" w:eastAsiaTheme="minorEastAsia" w:hAnsi="Times New Roman" w:cs="Times New Roman"/>
          <w:b/>
        </w:rPr>
        <w:t xml:space="preserve"> (panel A)</w:t>
      </w:r>
      <w:r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 xml:space="preserve">inequality </w:t>
      </w:r>
      <w:r w:rsidR="0019263E" w:rsidRPr="00D73887">
        <w:rPr>
          <w:rFonts w:ascii="Times New Roman" w:eastAsiaTheme="minorEastAsia" w:hAnsi="Times New Roman" w:cs="Times New Roman"/>
          <w:b/>
        </w:rPr>
        <w:t>(panel B)</w:t>
      </w:r>
      <w:r w:rsidRPr="00D73887">
        <w:rPr>
          <w:rFonts w:ascii="Times New Roman" w:eastAsiaTheme="minorEastAsia" w:hAnsi="Times New Roman" w:cs="Times New Roman"/>
          <w:b/>
        </w:rPr>
        <w:t xml:space="preserve"> </w:t>
      </w:r>
    </w:p>
    <w:p w14:paraId="0729C8D4" w14:textId="59A36DA2" w:rsidR="0035639A" w:rsidRPr="00D73887" w:rsidRDefault="0081698F">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18AC63C1" w:rsidR="00583207" w:rsidRPr="002735DF" w:rsidRDefault="00A47C1C" w:rsidP="00CB596C">
      <w:pPr>
        <w:rPr>
          <w:rFonts w:ascii="Times New Roman" w:eastAsiaTheme="minorEastAsia" w:hAnsi="Times New Roman" w:cs="Times New Roman"/>
          <w:b/>
        </w:rPr>
      </w:pPr>
      <w:r w:rsidRPr="00D73887">
        <w:rPr>
          <w:rFonts w:ascii="Times New Roman" w:eastAsiaTheme="minorEastAsia" w:hAnsi="Times New Roman" w:cs="Times New Roman"/>
          <w:b/>
        </w:rPr>
        <w:t>Figure 4</w:t>
      </w:r>
      <w:r w:rsidR="00BD3A3C" w:rsidRPr="00D73887">
        <w:rPr>
          <w:rFonts w:ascii="Times New Roman" w:eastAsiaTheme="minorEastAsia" w:hAnsi="Times New Roman" w:cs="Times New Roman"/>
          <w:b/>
        </w:rPr>
        <w:t xml:space="preserve">. Cause-specific contributions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sectPr w:rsidR="00583207" w:rsidRPr="002735DF" w:rsidSect="0096393A">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Hiram Beltran-Sanchez" w:date="2018-08-26T13:35:00Z" w:initials="HB">
    <w:p w14:paraId="7C03D365" w14:textId="0F770C6E" w:rsidR="00590982" w:rsidRPr="00590982" w:rsidRDefault="00590982">
      <w:pPr>
        <w:pStyle w:val="CommentText"/>
        <w:rPr>
          <w:lang w:val="es-MX"/>
        </w:rPr>
      </w:pPr>
      <w:r>
        <w:rPr>
          <w:rStyle w:val="CommentReference"/>
        </w:rPr>
        <w:annotationRef/>
      </w:r>
      <w:r w:rsidRPr="00590982">
        <w:rPr>
          <w:lang w:val="es-MX"/>
        </w:rPr>
        <w:t xml:space="preserve">Esta es la figura que el Rev3 sugirio. </w:t>
      </w:r>
      <w:r>
        <w:rPr>
          <w:lang w:val="es-MX"/>
        </w:rPr>
        <w:t>La pondremos en el apendice</w:t>
      </w:r>
    </w:p>
  </w:comment>
  <w:comment w:id="76" w:author="Hiram Beltran-Sanchez" w:date="2018-08-26T15:35:00Z" w:initials="HB">
    <w:p w14:paraId="2A2D9928" w14:textId="5705D2C4" w:rsidR="007E3BFA" w:rsidRPr="007E3BFA" w:rsidRDefault="007E3BFA">
      <w:pPr>
        <w:pStyle w:val="CommentText"/>
        <w:rPr>
          <w:lang w:val="es-MX"/>
        </w:rPr>
      </w:pPr>
      <w:r>
        <w:rPr>
          <w:rStyle w:val="CommentReference"/>
        </w:rPr>
        <w:annotationRef/>
      </w:r>
      <w:r w:rsidRPr="007E3BFA">
        <w:rPr>
          <w:lang w:val="es-MX"/>
        </w:rPr>
        <w:t>Rango de edad preciso; suguiero hacer lo mismo cada vez que se use este termino</w:t>
      </w:r>
    </w:p>
  </w:comment>
  <w:comment w:id="144" w:author="Hiram Beltran-Sanchez" w:date="2018-08-26T13:39:00Z" w:initials="HB">
    <w:p w14:paraId="0BB7F7EC" w14:textId="5C7ABE1E" w:rsidR="00305B2B" w:rsidRDefault="00305B2B">
      <w:pPr>
        <w:pStyle w:val="CommentText"/>
      </w:pPr>
      <w:r>
        <w:rPr>
          <w:rStyle w:val="CommentReference"/>
        </w:rPr>
        <w:annotationRef/>
      </w:r>
      <w:r>
        <w:t>La nueva figura del suple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03D365" w15:done="0"/>
  <w15:commentEx w15:paraId="2A2D9928" w15:done="0"/>
  <w15:commentEx w15:paraId="0BB7F7E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1ADECC" w14:textId="77777777" w:rsidR="00A55649" w:rsidRDefault="00A55649" w:rsidP="008626B5">
      <w:r>
        <w:separator/>
      </w:r>
    </w:p>
  </w:endnote>
  <w:endnote w:type="continuationSeparator" w:id="0">
    <w:p w14:paraId="6ACBE977" w14:textId="77777777" w:rsidR="00A55649" w:rsidRDefault="00A55649"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3695895"/>
      <w:docPartObj>
        <w:docPartGallery w:val="Page Numbers (Bottom of Page)"/>
        <w:docPartUnique/>
      </w:docPartObj>
    </w:sdtPr>
    <w:sdtEndPr>
      <w:rPr>
        <w:noProof/>
      </w:rPr>
    </w:sdtEndPr>
    <w:sdtContent>
      <w:p w14:paraId="3D58F2A6" w14:textId="5D625CCC" w:rsidR="00AF42CF" w:rsidRDefault="00AF42CF">
        <w:pPr>
          <w:pStyle w:val="Footer"/>
          <w:jc w:val="right"/>
        </w:pPr>
        <w:r>
          <w:fldChar w:fldCharType="begin"/>
        </w:r>
        <w:r>
          <w:instrText xml:space="preserve"> PAGE   \* MERGEFORMAT </w:instrText>
        </w:r>
        <w:r>
          <w:fldChar w:fldCharType="separate"/>
        </w:r>
        <w:r w:rsidR="00C32616">
          <w:rPr>
            <w:noProof/>
          </w:rPr>
          <w:t>20</w:t>
        </w:r>
        <w:r>
          <w:rPr>
            <w:noProof/>
          </w:rPr>
          <w:fldChar w:fldCharType="end"/>
        </w:r>
      </w:p>
    </w:sdtContent>
  </w:sdt>
  <w:p w14:paraId="1861A259" w14:textId="77777777" w:rsidR="00AF42CF" w:rsidRDefault="00AF42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C029FC" w14:textId="77777777" w:rsidR="00A55649" w:rsidRDefault="00A55649" w:rsidP="008626B5">
      <w:r>
        <w:separator/>
      </w:r>
    </w:p>
  </w:footnote>
  <w:footnote w:type="continuationSeparator" w:id="0">
    <w:p w14:paraId="4972B949" w14:textId="77777777" w:rsidR="00A55649" w:rsidRDefault="00A55649" w:rsidP="008626B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iram Beltran-Sanchez">
    <w15:presenceInfo w15:providerId="Windows Live" w15:userId="2bf15d5faeae53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trackRevisions/>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27D2"/>
    <w:rsid w:val="0024501F"/>
    <w:rsid w:val="00245DEB"/>
    <w:rsid w:val="002463B3"/>
    <w:rsid w:val="00254807"/>
    <w:rsid w:val="00256CCC"/>
    <w:rsid w:val="002571BD"/>
    <w:rsid w:val="0025755C"/>
    <w:rsid w:val="00261A8C"/>
    <w:rsid w:val="00266832"/>
    <w:rsid w:val="00266862"/>
    <w:rsid w:val="0026718B"/>
    <w:rsid w:val="00267B7B"/>
    <w:rsid w:val="00270FA8"/>
    <w:rsid w:val="00271B16"/>
    <w:rsid w:val="002735DF"/>
    <w:rsid w:val="00274C60"/>
    <w:rsid w:val="00276E79"/>
    <w:rsid w:val="00280918"/>
    <w:rsid w:val="002809E3"/>
    <w:rsid w:val="00280F12"/>
    <w:rsid w:val="00281965"/>
    <w:rsid w:val="0028266B"/>
    <w:rsid w:val="00282D14"/>
    <w:rsid w:val="00282F01"/>
    <w:rsid w:val="002834F8"/>
    <w:rsid w:val="00285492"/>
    <w:rsid w:val="0028581E"/>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7149"/>
    <w:rsid w:val="00331EC7"/>
    <w:rsid w:val="00334006"/>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2B3B"/>
    <w:rsid w:val="007A35CE"/>
    <w:rsid w:val="007A4052"/>
    <w:rsid w:val="007A6233"/>
    <w:rsid w:val="007B18DA"/>
    <w:rsid w:val="007B1A04"/>
    <w:rsid w:val="007B5189"/>
    <w:rsid w:val="007B66A6"/>
    <w:rsid w:val="007B7683"/>
    <w:rsid w:val="007C0507"/>
    <w:rsid w:val="007C17E2"/>
    <w:rsid w:val="007C3378"/>
    <w:rsid w:val="007C3A01"/>
    <w:rsid w:val="007C4A1C"/>
    <w:rsid w:val="007C54A1"/>
    <w:rsid w:val="007D1DA6"/>
    <w:rsid w:val="007D37D3"/>
    <w:rsid w:val="007D411B"/>
    <w:rsid w:val="007D46A2"/>
    <w:rsid w:val="007D4970"/>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364D"/>
    <w:rsid w:val="00903A26"/>
    <w:rsid w:val="00905684"/>
    <w:rsid w:val="0091040B"/>
    <w:rsid w:val="00910E7D"/>
    <w:rsid w:val="00911683"/>
    <w:rsid w:val="00911814"/>
    <w:rsid w:val="00911DE4"/>
    <w:rsid w:val="00911EB3"/>
    <w:rsid w:val="0091402A"/>
    <w:rsid w:val="0091488C"/>
    <w:rsid w:val="00914B25"/>
    <w:rsid w:val="00914E84"/>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1996"/>
    <w:rsid w:val="0094202A"/>
    <w:rsid w:val="009421E8"/>
    <w:rsid w:val="009433D8"/>
    <w:rsid w:val="009438D2"/>
    <w:rsid w:val="00945A15"/>
    <w:rsid w:val="00946318"/>
    <w:rsid w:val="00946ACE"/>
    <w:rsid w:val="00946EA4"/>
    <w:rsid w:val="00947BB1"/>
    <w:rsid w:val="00950858"/>
    <w:rsid w:val="00950CC7"/>
    <w:rsid w:val="00954471"/>
    <w:rsid w:val="00955360"/>
    <w:rsid w:val="00955939"/>
    <w:rsid w:val="0095646E"/>
    <w:rsid w:val="00960C6B"/>
    <w:rsid w:val="0096393A"/>
    <w:rsid w:val="009642FD"/>
    <w:rsid w:val="009645BF"/>
    <w:rsid w:val="00964D75"/>
    <w:rsid w:val="00965D77"/>
    <w:rsid w:val="009668FE"/>
    <w:rsid w:val="009669E7"/>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333A"/>
    <w:rsid w:val="00AB3C7B"/>
    <w:rsid w:val="00AC047B"/>
    <w:rsid w:val="00AC08BE"/>
    <w:rsid w:val="00AC298D"/>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532B"/>
    <w:rsid w:val="00B6664F"/>
    <w:rsid w:val="00B67955"/>
    <w:rsid w:val="00B70301"/>
    <w:rsid w:val="00B71B96"/>
    <w:rsid w:val="00B73C4D"/>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4ABC"/>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A28"/>
    <w:rsid w:val="00E10F2E"/>
    <w:rsid w:val="00E11BB9"/>
    <w:rsid w:val="00E1217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2D"/>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2B32"/>
    <w:rsid w:val="00F2459F"/>
    <w:rsid w:val="00F24D3D"/>
    <w:rsid w:val="00F25F63"/>
    <w:rsid w:val="00F26C7F"/>
    <w:rsid w:val="00F275D1"/>
    <w:rsid w:val="00F303FF"/>
    <w:rsid w:val="00F346E0"/>
    <w:rsid w:val="00F35065"/>
    <w:rsid w:val="00F37A87"/>
    <w:rsid w:val="00F40207"/>
    <w:rsid w:val="00F43D84"/>
    <w:rsid w:val="00F43DAD"/>
    <w:rsid w:val="00F45D92"/>
    <w:rsid w:val="00F46946"/>
    <w:rsid w:val="00F51F22"/>
    <w:rsid w:val="00F52A80"/>
    <w:rsid w:val="00F53C44"/>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D47C86A5-A516-447F-B780-3F9C53D026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
    <w:name w:val="Mention"/>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os.gob.mx/busca/dataset/activity/proyecciones-de-la-poblacion-de-mexic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eta.inegi.org.mx/proyectos/registros/vitales/mortalidad/default.html"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emographs.shinyapps.io/LVMx_15_App/"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7BBEAD-0296-470F-97F5-112AE74FF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20</Pages>
  <Words>15085</Words>
  <Characters>79351</Characters>
  <Application>Microsoft Office Word</Application>
  <DocSecurity>0</DocSecurity>
  <Lines>2333</Lines>
  <Paragraphs>1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32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Hiram Beltran-Sanchez</cp:lastModifiedBy>
  <cp:revision>5</cp:revision>
  <cp:lastPrinted>2018-08-15T09:28:00Z</cp:lastPrinted>
  <dcterms:created xsi:type="dcterms:W3CDTF">2018-08-26T20:37:00Z</dcterms:created>
  <dcterms:modified xsi:type="dcterms:W3CDTF">2018-08-26T23:42:00Z</dcterms:modified>
</cp:coreProperties>
</file>